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87A01" w:rsidRPr="00677244" w:rsidRDefault="008E76E7" w:rsidP="00187A01">
      <w:pPr>
        <w:spacing w:line="360" w:lineRule="auto"/>
        <w:rPr>
          <w:lang w:val="en-GB"/>
        </w:rPr>
      </w:pPr>
      <w:r w:rsidRPr="008E76E7">
        <w:rPr>
          <w:b/>
          <w:lang w:val="en-GB"/>
        </w:rPr>
        <w:t>Comparing spatial prioritization methods for biodiversity conservation and ecosystem service supply in Europe</w:t>
      </w:r>
    </w:p>
    <w:p w:rsidR="00187A01" w:rsidRPr="00F47056" w:rsidRDefault="00187A01" w:rsidP="00187A01">
      <w:pPr>
        <w:spacing w:line="360" w:lineRule="auto"/>
        <w:rPr>
          <w:lang w:val="en-US"/>
        </w:rPr>
      </w:pPr>
      <w:r w:rsidRPr="00F47056">
        <w:rPr>
          <w:b/>
          <w:lang w:val="en-US"/>
        </w:rPr>
        <w:t>Joona Lehtomäki</w:t>
      </w:r>
      <w:r w:rsidRPr="00F47056">
        <w:rPr>
          <w:vertAlign w:val="superscript"/>
          <w:lang w:val="en-US"/>
        </w:rPr>
        <w:t>1*</w:t>
      </w:r>
      <w:r w:rsidRPr="00F47056">
        <w:rPr>
          <w:lang w:val="en-US"/>
        </w:rPr>
        <w:t xml:space="preserve"> and </w:t>
      </w:r>
      <w:r w:rsidRPr="00F47056">
        <w:rPr>
          <w:b/>
          <w:lang w:val="en-US"/>
        </w:rPr>
        <w:t>Peter verburg</w:t>
      </w:r>
      <w:r w:rsidRPr="00F47056">
        <w:rPr>
          <w:vertAlign w:val="superscript"/>
          <w:lang w:val="en-US"/>
        </w:rPr>
        <w:t>1</w:t>
      </w:r>
    </w:p>
    <w:p w:rsidR="00187A01" w:rsidRPr="00F47056" w:rsidRDefault="00187A01" w:rsidP="00187A01">
      <w:pPr>
        <w:spacing w:line="360" w:lineRule="auto"/>
        <w:rPr>
          <w:lang w:val="en-US"/>
        </w:rPr>
      </w:pPr>
    </w:p>
    <w:p w:rsidR="00187A01" w:rsidRPr="00677244" w:rsidRDefault="00187A01" w:rsidP="00187A01">
      <w:pPr>
        <w:spacing w:line="360" w:lineRule="auto"/>
        <w:rPr>
          <w:lang w:val="en-GB"/>
        </w:rPr>
      </w:pPr>
      <w:r w:rsidRPr="00677244">
        <w:rPr>
          <w:vertAlign w:val="superscript"/>
          <w:lang w:val="en-GB"/>
        </w:rPr>
        <w:t>1</w:t>
      </w:r>
      <w:r w:rsidR="00BB3C85">
        <w:rPr>
          <w:lang w:val="en-GB"/>
        </w:rPr>
        <w:t>Environemntal Geography Group, D</w:t>
      </w:r>
      <w:r w:rsidRPr="00677244">
        <w:rPr>
          <w:lang w:val="en-GB"/>
        </w:rPr>
        <w:t xml:space="preserve">epartment of </w:t>
      </w:r>
      <w:r w:rsidR="00BB3C85">
        <w:rPr>
          <w:lang w:val="en-GB"/>
        </w:rPr>
        <w:t>Earth Sciences</w:t>
      </w:r>
      <w:r w:rsidRPr="00677244">
        <w:rPr>
          <w:lang w:val="en-GB"/>
        </w:rPr>
        <w:t xml:space="preserve">, </w:t>
      </w:r>
      <w:r w:rsidR="00BB3C85">
        <w:rPr>
          <w:lang w:val="en-GB"/>
        </w:rPr>
        <w:t>De Boelelaan 1105, 1081 HV Amsterdam,</w:t>
      </w:r>
      <w:r w:rsidRPr="00677244">
        <w:rPr>
          <w:lang w:val="en-GB"/>
        </w:rPr>
        <w:t xml:space="preserve"> </w:t>
      </w:r>
      <w:r w:rsidR="00BB3C85">
        <w:rPr>
          <w:lang w:val="en-GB"/>
        </w:rPr>
        <w:t>Vrije Universiteit Amsterdam</w:t>
      </w:r>
      <w:r w:rsidRPr="00677244">
        <w:rPr>
          <w:lang w:val="en-GB"/>
        </w:rPr>
        <w:t xml:space="preserve">, </w:t>
      </w:r>
      <w:r w:rsidR="004C4CFE">
        <w:rPr>
          <w:lang w:val="en-GB"/>
        </w:rPr>
        <w:t>t</w:t>
      </w:r>
      <w:r w:rsidR="00BB3C85">
        <w:rPr>
          <w:lang w:val="en-GB"/>
        </w:rPr>
        <w:t>he Netherlands</w:t>
      </w:r>
      <w:r w:rsidRPr="00677244">
        <w:rPr>
          <w:lang w:val="en-GB"/>
        </w:rPr>
        <w:t xml:space="preserve">. </w:t>
      </w:r>
    </w:p>
    <w:p w:rsidR="00187A01" w:rsidRPr="00B45596" w:rsidRDefault="00187A01" w:rsidP="00187A01">
      <w:pPr>
        <w:pStyle w:val="Header"/>
        <w:suppressLineNumbers w:val="0"/>
        <w:spacing w:line="360" w:lineRule="auto"/>
        <w:rPr>
          <w:rFonts w:cs="Times New Roman"/>
          <w:sz w:val="22"/>
          <w:szCs w:val="22"/>
          <w:lang w:val="en-GB"/>
        </w:rPr>
      </w:pPr>
      <w:r w:rsidRPr="00B45596">
        <w:rPr>
          <w:rFonts w:cs="Times New Roman"/>
          <w:sz w:val="22"/>
          <w:szCs w:val="22"/>
          <w:lang w:val="en-GB"/>
        </w:rPr>
        <w:t>* Corresponding author</w:t>
      </w:r>
    </w:p>
    <w:p w:rsidR="00187A01" w:rsidRPr="00677244" w:rsidRDefault="00187A01" w:rsidP="00187A01">
      <w:pPr>
        <w:spacing w:line="360" w:lineRule="auto"/>
        <w:rPr>
          <w:lang w:val="en-GB"/>
        </w:rPr>
      </w:pPr>
    </w:p>
    <w:p w:rsidR="00187A01" w:rsidRPr="00677244" w:rsidRDefault="00187A01" w:rsidP="00F47056">
      <w:pPr>
        <w:spacing w:line="360" w:lineRule="auto"/>
        <w:ind w:left="2608" w:hanging="2608"/>
        <w:rPr>
          <w:lang w:val="en-GB"/>
        </w:rPr>
      </w:pPr>
      <w:r w:rsidRPr="00677244">
        <w:rPr>
          <w:b/>
          <w:lang w:val="en-GB"/>
        </w:rPr>
        <w:t>Contact:</w:t>
      </w:r>
      <w:r w:rsidRPr="00677244">
        <w:rPr>
          <w:lang w:val="en-GB"/>
        </w:rPr>
        <w:tab/>
        <w:t>j</w:t>
      </w:r>
      <w:r w:rsidR="004D64E2">
        <w:rPr>
          <w:lang w:val="en-GB"/>
        </w:rPr>
        <w:t>.lehtomaki</w:t>
      </w:r>
      <w:r w:rsidRPr="00677244">
        <w:rPr>
          <w:lang w:val="en-GB"/>
        </w:rPr>
        <w:t>@</w:t>
      </w:r>
      <w:r w:rsidR="004D64E2">
        <w:rPr>
          <w:lang w:val="en-GB"/>
        </w:rPr>
        <w:t>vu.nl</w:t>
      </w:r>
      <w:r w:rsidRPr="00677244">
        <w:rPr>
          <w:lang w:val="en-GB"/>
        </w:rPr>
        <w:t xml:space="preserve">, </w:t>
      </w:r>
      <w:r w:rsidR="00F47056">
        <w:rPr>
          <w:lang w:val="en-GB"/>
        </w:rPr>
        <w:tab/>
      </w:r>
      <w:r w:rsidR="00F47056" w:rsidRPr="00677244">
        <w:rPr>
          <w:lang w:val="en-GB"/>
        </w:rPr>
        <w:t>tel. +</w:t>
      </w:r>
      <w:r w:rsidR="00F47056">
        <w:rPr>
          <w:lang w:val="en-GB"/>
        </w:rPr>
        <w:t>31-20</w:t>
      </w:r>
      <w:r w:rsidR="00F47056" w:rsidRPr="00677244">
        <w:rPr>
          <w:lang w:val="en-GB"/>
        </w:rPr>
        <w:t>-</w:t>
      </w:r>
      <w:r w:rsidR="00F47056">
        <w:rPr>
          <w:lang w:val="en-GB"/>
        </w:rPr>
        <w:t>59-</w:t>
      </w:r>
      <w:r w:rsidR="00F47056" w:rsidRPr="005D0780">
        <w:rPr>
          <w:lang w:val="en-GB"/>
        </w:rPr>
        <w:t>87294</w:t>
      </w:r>
      <w:r w:rsidR="00F47056">
        <w:rPr>
          <w:lang w:val="en-GB"/>
        </w:rPr>
        <w:br/>
        <w:t xml:space="preserve">ORCID: </w:t>
      </w:r>
      <w:r w:rsidR="00F47056" w:rsidRPr="00F47056">
        <w:rPr>
          <w:lang w:val="en-GB"/>
        </w:rPr>
        <w:t>0000-0002-7891-0843</w:t>
      </w:r>
    </w:p>
    <w:p w:rsidR="00187A01" w:rsidRPr="00677244" w:rsidRDefault="00187A01" w:rsidP="00187A01">
      <w:pPr>
        <w:spacing w:line="360" w:lineRule="auto"/>
        <w:rPr>
          <w:lang w:val="en-GB"/>
        </w:rPr>
      </w:pPr>
      <w:r w:rsidRPr="00677244">
        <w:rPr>
          <w:lang w:val="en-GB"/>
        </w:rPr>
        <w:tab/>
      </w:r>
      <w:r w:rsidRPr="00677244">
        <w:rPr>
          <w:lang w:val="en-GB"/>
        </w:rPr>
        <w:tab/>
      </w:r>
      <w:r w:rsidR="009269DB">
        <w:rPr>
          <w:lang w:val="en-GB"/>
        </w:rPr>
        <w:t>peter.verburg</w:t>
      </w:r>
      <w:r w:rsidRPr="00677244">
        <w:rPr>
          <w:lang w:val="en-GB"/>
        </w:rPr>
        <w:t>@</w:t>
      </w:r>
      <w:r w:rsidR="009269DB">
        <w:rPr>
          <w:lang w:val="en-GB"/>
        </w:rPr>
        <w:t>vu</w:t>
      </w:r>
      <w:r w:rsidRPr="00677244">
        <w:rPr>
          <w:lang w:val="en-GB"/>
        </w:rPr>
        <w:t>.</w:t>
      </w:r>
      <w:r w:rsidR="009269DB">
        <w:rPr>
          <w:lang w:val="en-GB"/>
        </w:rPr>
        <w:t>nl</w:t>
      </w:r>
      <w:r w:rsidR="00F47056">
        <w:rPr>
          <w:lang w:val="en-GB"/>
        </w:rPr>
        <w:t>,</w:t>
      </w:r>
      <w:r w:rsidR="00F47056">
        <w:rPr>
          <w:lang w:val="en-GB"/>
        </w:rPr>
        <w:tab/>
      </w:r>
      <w:r w:rsidRPr="00677244">
        <w:rPr>
          <w:lang w:val="en-GB"/>
        </w:rPr>
        <w:t xml:space="preserve">tel. </w:t>
      </w:r>
      <w:r w:rsidR="00A8573D" w:rsidRPr="00677244">
        <w:rPr>
          <w:lang w:val="en-GB"/>
        </w:rPr>
        <w:t>+</w:t>
      </w:r>
      <w:r w:rsidR="00A8573D">
        <w:rPr>
          <w:lang w:val="en-GB"/>
        </w:rPr>
        <w:t>31-20</w:t>
      </w:r>
      <w:r w:rsidR="00A8573D" w:rsidRPr="00677244">
        <w:rPr>
          <w:lang w:val="en-GB"/>
        </w:rPr>
        <w:t>-</w:t>
      </w:r>
      <w:r w:rsidR="00A8573D">
        <w:rPr>
          <w:lang w:val="en-GB"/>
        </w:rPr>
        <w:t>59-</w:t>
      </w:r>
      <w:r w:rsidR="00A8573D" w:rsidRPr="00A8573D">
        <w:rPr>
          <w:lang w:val="en-GB"/>
        </w:rPr>
        <w:t>83594</w:t>
      </w:r>
    </w:p>
    <w:p w:rsidR="00187A01" w:rsidRPr="00677244" w:rsidRDefault="00187A01" w:rsidP="00187A01">
      <w:pPr>
        <w:spacing w:line="360" w:lineRule="auto"/>
        <w:rPr>
          <w:lang w:val="en-GB"/>
        </w:rPr>
      </w:pPr>
    </w:p>
    <w:p w:rsidR="00187A01" w:rsidRPr="00677244" w:rsidRDefault="00187A01" w:rsidP="00187A01">
      <w:pPr>
        <w:spacing w:line="360" w:lineRule="auto"/>
        <w:rPr>
          <w:lang w:val="en-GB"/>
        </w:rPr>
      </w:pPr>
      <w:r w:rsidRPr="00677244">
        <w:rPr>
          <w:b/>
          <w:lang w:val="en-GB"/>
        </w:rPr>
        <w:t>Type of paper:</w:t>
      </w:r>
      <w:r w:rsidRPr="00677244">
        <w:rPr>
          <w:lang w:val="en-GB"/>
        </w:rPr>
        <w:t xml:space="preserve"> </w:t>
      </w:r>
      <w:r w:rsidRPr="00677244">
        <w:rPr>
          <w:lang w:val="en-GB"/>
        </w:rPr>
        <w:tab/>
      </w:r>
      <w:r w:rsidR="00617662">
        <w:rPr>
          <w:lang w:val="en-GB"/>
        </w:rPr>
        <w:t xml:space="preserve">Environmental modelling and software, </w:t>
      </w:r>
      <w:r w:rsidR="00AD5D42">
        <w:rPr>
          <w:lang w:val="en-GB"/>
        </w:rPr>
        <w:t>Research article</w:t>
      </w:r>
    </w:p>
    <w:p w:rsidR="00187A01" w:rsidRDefault="00187A01" w:rsidP="00187A01">
      <w:pPr>
        <w:spacing w:line="360" w:lineRule="auto"/>
        <w:rPr>
          <w:lang w:val="en-GB"/>
        </w:rPr>
      </w:pPr>
      <w:r w:rsidRPr="00677244">
        <w:rPr>
          <w:b/>
          <w:lang w:val="en-GB"/>
        </w:rPr>
        <w:t>Running title:</w:t>
      </w:r>
      <w:r w:rsidRPr="00677244">
        <w:rPr>
          <w:lang w:val="en-GB"/>
        </w:rPr>
        <w:t xml:space="preserve"> </w:t>
      </w:r>
      <w:r w:rsidRPr="00677244">
        <w:rPr>
          <w:lang w:val="en-GB"/>
        </w:rPr>
        <w:tab/>
      </w:r>
      <w:r>
        <w:rPr>
          <w:lang w:val="en-GB"/>
        </w:rPr>
        <w:tab/>
      </w:r>
      <w:r w:rsidR="00AD5D42">
        <w:rPr>
          <w:lang w:val="en-GB"/>
        </w:rPr>
        <w:t>Spatial prioritization comparison</w:t>
      </w:r>
    </w:p>
    <w:p w:rsidR="00D41C96" w:rsidRDefault="00D41C96" w:rsidP="005E3714">
      <w:pPr>
        <w:spacing w:line="360" w:lineRule="auto"/>
        <w:ind w:left="2610" w:hanging="2610"/>
        <w:rPr>
          <w:b/>
          <w:lang w:val="en-GB"/>
        </w:rPr>
      </w:pPr>
      <w:r>
        <w:rPr>
          <w:b/>
          <w:lang w:val="en-GB"/>
        </w:rPr>
        <w:t>Manuscript version:</w:t>
      </w:r>
      <w:r>
        <w:rPr>
          <w:b/>
          <w:lang w:val="en-GB"/>
        </w:rPr>
        <w:tab/>
      </w:r>
      <w:r w:rsidRPr="00162393">
        <w:rPr>
          <w:lang w:val="en-GB"/>
        </w:rPr>
        <w:t>0.1</w:t>
      </w:r>
      <w:r w:rsidR="001C58F6">
        <w:rPr>
          <w:lang w:val="en-GB"/>
        </w:rPr>
        <w:t xml:space="preserve"> (see also associated </w:t>
      </w:r>
      <w:r w:rsidR="00E13FB4">
        <w:rPr>
          <w:lang w:val="en-GB"/>
        </w:rPr>
        <w:t>NEWS</w:t>
      </w:r>
      <w:r w:rsidR="001C58F6">
        <w:rPr>
          <w:lang w:val="en-GB"/>
        </w:rPr>
        <w:t>.md)</w:t>
      </w:r>
    </w:p>
    <w:p w:rsidR="00F47056" w:rsidRDefault="000466FF" w:rsidP="005E3714">
      <w:pPr>
        <w:spacing w:line="360" w:lineRule="auto"/>
        <w:ind w:left="2610" w:hanging="2610"/>
        <w:rPr>
          <w:lang w:val="en-GB"/>
        </w:rPr>
      </w:pPr>
      <w:r w:rsidRPr="00D41C96">
        <w:rPr>
          <w:b/>
          <w:lang w:val="en-GB"/>
        </w:rPr>
        <w:t>Manuscript statistics:</w:t>
      </w:r>
      <w:r>
        <w:rPr>
          <w:lang w:val="en-GB"/>
        </w:rPr>
        <w:tab/>
      </w:r>
      <w:r w:rsidR="008F4976">
        <w:rPr>
          <w:lang w:val="en-GB"/>
        </w:rPr>
        <w:t>236 words (abstract)</w:t>
      </w:r>
      <w:r w:rsidR="008F4976">
        <w:rPr>
          <w:lang w:val="en-GB"/>
        </w:rPr>
        <w:br/>
      </w:r>
      <w:r w:rsidR="0082161B">
        <w:rPr>
          <w:lang w:val="en-GB"/>
        </w:rPr>
        <w:t>178</w:t>
      </w:r>
      <w:r w:rsidR="00C25C04">
        <w:rPr>
          <w:lang w:val="en-GB"/>
        </w:rPr>
        <w:t xml:space="preserve"> </w:t>
      </w:r>
      <w:r w:rsidR="005E3714">
        <w:rPr>
          <w:lang w:val="en-GB"/>
        </w:rPr>
        <w:t>words</w:t>
      </w:r>
      <w:r w:rsidR="004076B9">
        <w:rPr>
          <w:lang w:val="en-GB"/>
        </w:rPr>
        <w:t xml:space="preserve"> (main text)</w:t>
      </w:r>
      <w:r w:rsidR="004076B9">
        <w:rPr>
          <w:lang w:val="en-GB"/>
        </w:rPr>
        <w:br/>
      </w:r>
      <w:r w:rsidR="00AB0299">
        <w:rPr>
          <w:lang w:val="en-GB"/>
        </w:rPr>
        <w:t>694</w:t>
      </w:r>
      <w:r w:rsidR="004076B9">
        <w:rPr>
          <w:lang w:val="en-GB"/>
        </w:rPr>
        <w:t xml:space="preserve"> words (everything)</w:t>
      </w:r>
      <w:r w:rsidR="007E2C45">
        <w:rPr>
          <w:lang w:val="en-GB"/>
        </w:rPr>
        <w:br/>
        <w:t>7</w:t>
      </w:r>
      <w:r w:rsidR="005E3714">
        <w:rPr>
          <w:lang w:val="en-GB"/>
        </w:rPr>
        <w:t xml:space="preserve"> references</w:t>
      </w:r>
      <w:r w:rsidR="005E3714">
        <w:rPr>
          <w:lang w:val="en-GB"/>
        </w:rPr>
        <w:br/>
      </w:r>
      <w:r w:rsidR="00D03464">
        <w:rPr>
          <w:lang w:val="en-GB"/>
        </w:rPr>
        <w:t>XX f</w:t>
      </w:r>
      <w:r w:rsidR="005E3714">
        <w:rPr>
          <w:lang w:val="en-GB"/>
        </w:rPr>
        <w:t>igures</w:t>
      </w:r>
      <w:r w:rsidR="005E3714">
        <w:rPr>
          <w:lang w:val="en-GB"/>
        </w:rPr>
        <w:br/>
        <w:t>XX tables</w:t>
      </w:r>
    </w:p>
    <w:p w:rsidR="00F47056" w:rsidRDefault="00F47056">
      <w:pPr>
        <w:suppressAutoHyphens w:val="0"/>
        <w:rPr>
          <w:lang w:val="en-GB"/>
        </w:rPr>
      </w:pPr>
      <w:r>
        <w:rPr>
          <w:lang w:val="en-GB"/>
        </w:rPr>
        <w:br w:type="page"/>
      </w:r>
    </w:p>
    <w:p w:rsidR="00334058" w:rsidRDefault="00F47056" w:rsidP="00334058">
      <w:pPr>
        <w:spacing w:line="360" w:lineRule="auto"/>
        <w:rPr>
          <w:b/>
          <w:lang w:val="en-GB"/>
        </w:rPr>
      </w:pPr>
      <w:r w:rsidRPr="00F47056">
        <w:rPr>
          <w:b/>
          <w:lang w:val="en-GB"/>
        </w:rPr>
        <w:lastRenderedPageBreak/>
        <w:t>Abstract</w:t>
      </w:r>
      <w:r>
        <w:rPr>
          <w:b/>
          <w:lang w:val="en-GB"/>
        </w:rPr>
        <w:t xml:space="preserve">: </w:t>
      </w:r>
    </w:p>
    <w:p w:rsidR="00F47056" w:rsidRPr="00334058" w:rsidRDefault="00334058" w:rsidP="00334058">
      <w:pPr>
        <w:spacing w:line="360" w:lineRule="auto"/>
        <w:rPr>
          <w:b/>
          <w:lang w:val="en-GB"/>
        </w:rPr>
      </w:pPr>
      <w:r w:rsidRPr="00334058">
        <w:rPr>
          <w:lang w:val="en-GB"/>
        </w:rPr>
        <w:t>Identifying priority areas that simultaneously target safeguarding the supply of ecosystem services as well as biodiversity underlying the supply of ecosystem services is essential for well-informed decision-making on land use and conservation planning. Multiple methods for the spatial prioritization of locations supplying individual or multiple ecosystem services, and for the balanced or optimal allocation of biodiversity conservation actions exist, but the benefits and disadvantages of using these methods are seldom explored. Furthermore, the technical complexity, data requirements and the transparency of the method parameterization further make a great difference in the usability of each method in practical work. Here, we compare a simple scoring method, heuristic prioritization software Zonation, and an exact spatial optimization method in prioritizing locations important for multiple ecosystem services and biodiversity at the European scale. Each method is used within a realistic, but hypothetical decision-making context. We show that for very simple analysis types, the scoring-type of approach performs very similarly to Zonation and the exact optimization method. However, more complex - and arguably more policy-relevant - analysis types can only be accommodated by the more complex methods. We demonstrate the practical implications of using each approach in operationalizing the concept ecosystem services and biodiversity conservation planning into more widespread practical use. We argue that the road forward in using planning methods is a combination of technical credibility, decision-making relevance, and effort in opening up the planning process to the stakeholders involved.</w:t>
      </w:r>
    </w:p>
    <w:p w:rsidR="00F47056" w:rsidRDefault="00F47056" w:rsidP="005E3714">
      <w:pPr>
        <w:spacing w:line="360" w:lineRule="auto"/>
        <w:ind w:left="2610" w:hanging="2610"/>
        <w:rPr>
          <w:b/>
          <w:lang w:val="en-GB"/>
        </w:rPr>
      </w:pPr>
    </w:p>
    <w:p w:rsidR="00F47056" w:rsidRDefault="00F47056" w:rsidP="00CB5A01">
      <w:pPr>
        <w:spacing w:line="360" w:lineRule="auto"/>
        <w:rPr>
          <w:lang w:val="en-GB"/>
        </w:rPr>
      </w:pPr>
      <w:r>
        <w:rPr>
          <w:b/>
          <w:lang w:val="en-GB"/>
        </w:rPr>
        <w:t>Keywords:</w:t>
      </w:r>
      <w:r w:rsidR="0077615E">
        <w:rPr>
          <w:b/>
          <w:lang w:val="en-GB"/>
        </w:rPr>
        <w:t xml:space="preserve"> </w:t>
      </w:r>
      <w:r w:rsidR="0077615E">
        <w:rPr>
          <w:lang w:val="en-GB"/>
        </w:rPr>
        <w:t>spatial prioritization; ecosystem services; biodiversity conservation; Zonation; optimization</w:t>
      </w:r>
      <w:r w:rsidR="00095B06">
        <w:rPr>
          <w:lang w:val="en-GB"/>
        </w:rPr>
        <w:t>; environmental decision-making</w:t>
      </w:r>
    </w:p>
    <w:p w:rsidR="00D347D2" w:rsidRPr="0077615E" w:rsidRDefault="00D347D2" w:rsidP="00CB5A01">
      <w:pPr>
        <w:spacing w:line="360" w:lineRule="auto"/>
        <w:rPr>
          <w:lang w:val="en-GB"/>
        </w:rPr>
      </w:pPr>
      <w:r w:rsidRPr="00D347D2">
        <w:rPr>
          <w:b/>
          <w:lang w:val="en-GB"/>
        </w:rPr>
        <w:t>Software and/or data availability:</w:t>
      </w:r>
    </w:p>
    <w:p w:rsidR="00F47056" w:rsidRDefault="00F47056">
      <w:pPr>
        <w:suppressAutoHyphens w:val="0"/>
        <w:rPr>
          <w:b/>
          <w:lang w:val="en-GB"/>
        </w:rPr>
      </w:pPr>
      <w:r>
        <w:rPr>
          <w:b/>
          <w:lang w:val="en-GB"/>
        </w:rPr>
        <w:br w:type="page"/>
      </w:r>
    </w:p>
    <w:p w:rsidR="00F47056" w:rsidRPr="001A7502" w:rsidRDefault="00F47056" w:rsidP="001A7502">
      <w:pPr>
        <w:pStyle w:val="Heading1"/>
      </w:pPr>
      <w:r w:rsidRPr="001A7502">
        <w:lastRenderedPageBreak/>
        <w:t>1. Introduction</w:t>
      </w:r>
    </w:p>
    <w:p w:rsidR="007E4898" w:rsidRDefault="002F4879" w:rsidP="005C30AD">
      <w:pPr>
        <w:spacing w:line="360" w:lineRule="auto"/>
        <w:rPr>
          <w:lang w:val="en-GB"/>
        </w:rPr>
      </w:pPr>
      <w:r>
        <w:rPr>
          <w:lang w:val="en-GB"/>
        </w:rPr>
        <w:t xml:space="preserve">Ecosystem services, </w:t>
      </w:r>
      <w:r w:rsidR="00A25133">
        <w:rPr>
          <w:lang w:val="en-GB"/>
        </w:rPr>
        <w:t>activities</w:t>
      </w:r>
      <w:r w:rsidR="00A25133" w:rsidRPr="00A25133">
        <w:rPr>
          <w:lang w:val="en-GB"/>
        </w:rPr>
        <w:t xml:space="preserve"> or function</w:t>
      </w:r>
      <w:r w:rsidR="00A25133">
        <w:rPr>
          <w:lang w:val="en-GB"/>
        </w:rPr>
        <w:t>s</w:t>
      </w:r>
      <w:r w:rsidR="00A25133" w:rsidRPr="00A25133">
        <w:rPr>
          <w:lang w:val="en-GB"/>
        </w:rPr>
        <w:t xml:space="preserve"> of ecosystem</w:t>
      </w:r>
      <w:r w:rsidR="00A25133">
        <w:rPr>
          <w:lang w:val="en-GB"/>
        </w:rPr>
        <w:t>s that provide</w:t>
      </w:r>
      <w:r w:rsidR="00A25133" w:rsidRPr="00A25133">
        <w:rPr>
          <w:lang w:val="en-GB"/>
        </w:rPr>
        <w:t xml:space="preserve"> benefit (or occasionally disbenefit) to humans</w:t>
      </w:r>
      <w:r w:rsidR="00A25133">
        <w:rPr>
          <w:lang w:val="en-GB"/>
        </w:rPr>
        <w:t xml:space="preserve"> </w:t>
      </w:r>
      <w:r>
        <w:rPr>
          <w:lang w:val="en-GB"/>
        </w:rPr>
        <w:fldChar w:fldCharType="begin" w:fldLock="1"/>
      </w:r>
      <w:r w:rsidR="000C4F3B">
        <w:rPr>
          <w:lang w:val="en-GB"/>
        </w:rPr>
        <w:instrText>ADDIN CSL_CITATION { "citationItems" : [ { "id" : "ITEM-1", "itemData" : { "DOI" : "10.1016/j.tree.2011.08.006", "ISBN" : "0169-5347", "ISSN" : "01695347", "PMID" : "21943703", "abstract" : "The relationship between biodiversity and the rapidly expanding research and policy field of ecosystem services is confused and is damaging efforts to create coherent policy. Using the widely accepted Convention on Biological Diversity definition of biodiversity and work for the UK National Ecosystem Assessment we show that biodiversity has key roles at all levels of the ecosystem service hierarchy: as a regulator of underpinning ecosystem processes, as a final ecosystem service and as a good that is subject to valuation, whether economic or otherwise. Ecosystem science and practice has not yet absorbed the lessons of this complex relationship, which suggests an urgent need to develop the interdisciplinary science of ecosystem management bringing together ecologists, conservation biologists, resource economists and others. ?? 2011 Elsevier Ltd.", "author" : [ { "dropping-particle" : "", "family" : "Mace", "given" : "Georgina M", "non-dropping-particle" : "", "parse-names" : false, "suffix" : "" }, { "dropping-particle" : "", "family" : "Norris", "given" : "Ken", "non-dropping-particle" : "", "parse-names" : false, "suffix" : "" }, { "dropping-particle" : "", "family" : "Fitter", "given" : "Alastair H", "non-dropping-particle" : "", "parse-names" : false, "suffix" : "" } ], "container-title" : "Trends in Ecology and Evolution", "id" : "ITEM-1", "issue" : "1", "issued" : { "date-parts" : [ [ "2012" ] ] }, "page" : "19-25", "title" : "Biodiversity and ecosystem services: A multilayered relationship", "type" : "article-journal", "volume" : "27" }, "uris" : [ "http://www.mendeley.com/documents/?uuid=c4e3b28c-8e30-47e2-b50b-a206e0234c97" ] } ], "mendeley" : { "formattedCitation" : "(Mace et al., 2012)", "plainTextFormattedCitation" : "(Mace et al., 2012)", "previouslyFormattedCitation" : "(Mace et al., 2012)" }, "properties" : { "noteIndex" : 0 }, "schema" : "https://github.com/citation-style-language/schema/raw/master/csl-citation.json" }</w:instrText>
      </w:r>
      <w:r>
        <w:rPr>
          <w:lang w:val="en-GB"/>
        </w:rPr>
        <w:fldChar w:fldCharType="separate"/>
      </w:r>
      <w:r w:rsidRPr="002F4879">
        <w:rPr>
          <w:noProof/>
          <w:lang w:val="en-GB"/>
        </w:rPr>
        <w:t>(Mace et al., 2012)</w:t>
      </w:r>
      <w:r>
        <w:rPr>
          <w:lang w:val="en-GB"/>
        </w:rPr>
        <w:fldChar w:fldCharType="end"/>
      </w:r>
      <w:r>
        <w:rPr>
          <w:lang w:val="en-GB"/>
        </w:rPr>
        <w:t xml:space="preserve">, is today one of the most popular concepts guiding decisions on environmental management. </w:t>
      </w:r>
      <w:r w:rsidR="004510FB">
        <w:rPr>
          <w:lang w:val="en-GB"/>
        </w:rPr>
        <w:t xml:space="preserve">Ecosystems are thought to provide a broad spectrum of different services that directly or indirectly contribute to the human well-being on multiple spatiotemporal scales (REFS). </w:t>
      </w:r>
      <w:r w:rsidR="00D265C1">
        <w:rPr>
          <w:lang w:val="en-GB"/>
        </w:rPr>
        <w:t xml:space="preserve">Given the strong emphasis placed on ecosystem services especially in the national and international policy arenas (REFS), the operationalization of the concept of ecosystem services is still well underway. </w:t>
      </w:r>
      <w:r w:rsidR="001D5DE4">
        <w:rPr>
          <w:lang w:val="en-GB"/>
        </w:rPr>
        <w:t xml:space="preserve">Part of this operationalization process is the development of methods and tools for spatial planning that integrates multiple objectives simultaneously in a transparent and cost-effective manner. </w:t>
      </w:r>
      <w:r w:rsidR="00AC47E0">
        <w:rPr>
          <w:lang w:val="en-GB"/>
        </w:rPr>
        <w:t xml:space="preserve">Spatial planning and spatial support systems are widely studied </w:t>
      </w:r>
      <w:r w:rsidR="0090702B">
        <w:rPr>
          <w:lang w:val="en-GB"/>
        </w:rPr>
        <w:t xml:space="preserve">and used in environmental context </w:t>
      </w:r>
      <w:r w:rsidR="00AC47E0">
        <w:rPr>
          <w:lang w:val="en-GB"/>
        </w:rPr>
        <w:t xml:space="preserve">in land use, natural resource, urban and conservation planning (REFS). </w:t>
      </w:r>
      <w:r w:rsidR="0090702B">
        <w:rPr>
          <w:lang w:val="en-GB"/>
        </w:rPr>
        <w:t xml:space="preserve">For practical relevance, spatial planning needs to be able to include ecological, economic and social factors relevant for whatever decision-making problem is at hand. </w:t>
      </w:r>
      <w:r w:rsidR="00F764C7">
        <w:rPr>
          <w:lang w:val="en-GB"/>
        </w:rPr>
        <w:t>Integrating spatial planning with decision-analytical methods has been done under the rubrics such as multi-criteria decision making</w:t>
      </w:r>
      <w:r w:rsidR="0015204A">
        <w:rPr>
          <w:lang w:val="en-GB"/>
        </w:rPr>
        <w:t xml:space="preserve"> (REFS)</w:t>
      </w:r>
      <w:r w:rsidR="00F764C7">
        <w:rPr>
          <w:lang w:val="en-GB"/>
        </w:rPr>
        <w:t>, XXX</w:t>
      </w:r>
      <w:r w:rsidR="0015204A">
        <w:rPr>
          <w:lang w:val="en-GB"/>
        </w:rPr>
        <w:t xml:space="preserve"> (REFS)</w:t>
      </w:r>
      <w:r w:rsidR="00F764C7">
        <w:rPr>
          <w:lang w:val="en-GB"/>
        </w:rPr>
        <w:t xml:space="preserve"> and XXX</w:t>
      </w:r>
      <w:r w:rsidR="0015204A">
        <w:rPr>
          <w:lang w:val="en-GB"/>
        </w:rPr>
        <w:t xml:space="preserve"> (REFS)</w:t>
      </w:r>
      <w:r w:rsidR="00F764C7">
        <w:rPr>
          <w:lang w:val="en-GB"/>
        </w:rPr>
        <w:t xml:space="preserve">. </w:t>
      </w:r>
    </w:p>
    <w:p w:rsidR="000C4F3B" w:rsidRDefault="0015204A" w:rsidP="005C30AD">
      <w:pPr>
        <w:spacing w:line="360" w:lineRule="auto"/>
        <w:rPr>
          <w:lang w:val="en-US"/>
        </w:rPr>
      </w:pPr>
      <w:r>
        <w:rPr>
          <w:lang w:val="en-GB"/>
        </w:rPr>
        <w:t>In the field of c</w:t>
      </w:r>
      <w:r w:rsidR="004A3379">
        <w:rPr>
          <w:lang w:val="en-GB"/>
        </w:rPr>
        <w:t xml:space="preserve">onservation science, systematic conservation planning </w:t>
      </w:r>
      <w:r w:rsidR="004A3379">
        <w:rPr>
          <w:lang w:val="en-GB"/>
        </w:rPr>
        <w:fldChar w:fldCharType="begin" w:fldLock="1"/>
      </w:r>
      <w:r w:rsidR="00B211F7">
        <w:rPr>
          <w:lang w:val="en-GB"/>
        </w:rPr>
        <w:instrText>ADDIN CSL_CITATION { "citationItems" : [ { "id" : "ITEM-1", "itemData" : { "DOI" : "10.1038/35012251", "ISSN" : "0028-0836", "PMID" : "10821285", "abstract" : "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 "author" : [ { "dropping-particle" : "", "family" : "Margules", "given" : "Chris R", "non-dropping-particle" : "", "parse-names" : false, "suffix" : "" }, { "dropping-particle" : "", "family" : "Pressey", "given" : "Robert L", "non-dropping-particle" : "", "parse-names" : false, "suffix" : "" } ], "container-title" : "Nature", "id" : "ITEM-1", "issue" : "6783", "issued" : { "date-parts" : [ [ "2000", "5", "11" ] ] }, "page" : "243-253", "title" : "Systematic Conservation Planning", "type" : "article-journal", "volume" : "405" }, "uris" : [ "http://www.mendeley.com/documents/?uuid=9b0f03fa-748b-4605-bab9-5e9365249384" ] } ], "mendeley" : { "formattedCitation" : "(Margules and Pressey, 2000)", "plainTextFormattedCitation" : "(Margules and Pressey, 2000)", "previouslyFormattedCitation" : "(Margules and Pressey, 2000)" }, "properties" : { "noteIndex" : 0 }, "schema" : "https://github.com/citation-style-language/schema/raw/master/csl-citation.json" }</w:instrText>
      </w:r>
      <w:r w:rsidR="004A3379">
        <w:rPr>
          <w:lang w:val="en-GB"/>
        </w:rPr>
        <w:fldChar w:fldCharType="separate"/>
      </w:r>
      <w:r w:rsidR="004A3379" w:rsidRPr="004A3379">
        <w:rPr>
          <w:noProof/>
          <w:lang w:val="en-GB"/>
        </w:rPr>
        <w:t>(Margules and Pressey, 2000)</w:t>
      </w:r>
      <w:r w:rsidR="004A3379">
        <w:rPr>
          <w:lang w:val="en-GB"/>
        </w:rPr>
        <w:fldChar w:fldCharType="end"/>
      </w:r>
      <w:r w:rsidR="004A3379">
        <w:rPr>
          <w:lang w:val="en-GB"/>
        </w:rPr>
        <w:t xml:space="preserve"> has been a particularly influential framework combining  aspects of spatial planning to implementation of biodiversity conservation</w:t>
      </w:r>
      <w:r w:rsidR="00822176">
        <w:rPr>
          <w:lang w:val="en-GB"/>
        </w:rPr>
        <w:t xml:space="preserve"> </w:t>
      </w:r>
      <w:r w:rsidR="00822176">
        <w:rPr>
          <w:lang w:val="en-GB"/>
        </w:rPr>
        <w:fldChar w:fldCharType="begin" w:fldLock="1"/>
      </w:r>
      <w:r w:rsidR="009E5359">
        <w:rPr>
          <w:lang w:val="en-GB"/>
        </w:rPr>
        <w:instrText>ADDIN CSL_CITATION { "citationItems" : [ { "id" : "ITEM-1", "itemData" : { "DOI" : "10.1111/brv.12008", "ISSN" : "14647931", "author" : [ { "dropping-particle" : "", "family" : "Kukkala", "given" : "Aija S", "non-dropping-particle" : "", "parse-names" : false, "suffix" : "" }, { "dropping-particle" : "", "family" : "Moilanen", "given" : "Atte", "non-dropping-particle" : "", "parse-names" : false, "suffix" : "" } ], "container-title" : "Biological Reviews", "id" : "ITEM-1", "issue" : "2", "issued" : { "date-parts" : [ [ "2012", "12", "22" ] ] }, "page" : "443-464", "title" : "Core concepts of spatial prioritisation in systematic conservation planning", "type" : "article-journal", "volume" : "88" }, "uris" : [ "http://www.mendeley.com/documents/?uuid=9ae8dc3b-2f87-42af-b142-feec54819b7a" ] } ], "mendeley" : { "formattedCitation" : "(Kukkala and Moilanen, 2012)", "plainTextFormattedCitation" : "(Kukkala and Moilanen, 2012)", "previouslyFormattedCitation" : "(Kukkala and Moilanen, 2012)" }, "properties" : { "noteIndex" : 0 }, "schema" : "https://github.com/citation-style-language/schema/raw/master/csl-citation.json" }</w:instrText>
      </w:r>
      <w:r w:rsidR="00822176">
        <w:rPr>
          <w:lang w:val="en-GB"/>
        </w:rPr>
        <w:fldChar w:fldCharType="separate"/>
      </w:r>
      <w:r w:rsidR="00822176" w:rsidRPr="00822176">
        <w:rPr>
          <w:noProof/>
          <w:lang w:val="en-GB"/>
        </w:rPr>
        <w:t>(Kukkala and Moilanen, 2012)</w:t>
      </w:r>
      <w:r w:rsidR="00822176">
        <w:rPr>
          <w:lang w:val="en-GB"/>
        </w:rPr>
        <w:fldChar w:fldCharType="end"/>
      </w:r>
      <w:r w:rsidR="004A3379">
        <w:rPr>
          <w:lang w:val="en-GB"/>
        </w:rPr>
        <w:t xml:space="preserve">. </w:t>
      </w:r>
      <w:r w:rsidR="00916E09">
        <w:rPr>
          <w:lang w:val="en-GB"/>
        </w:rPr>
        <w:t>Within this broader decision-analytical framework, the more technical biogeographic-economic assessment of which areas are the most important for biodiversity and when and how particular actions should be implemented to achieving conservation goals, is called spatial conservation prioritization</w:t>
      </w:r>
      <w:r w:rsidR="00B211F7">
        <w:rPr>
          <w:lang w:val="en-GB"/>
        </w:rPr>
        <w:t xml:space="preserve"> </w:t>
      </w:r>
      <w:r w:rsidR="00B211F7">
        <w:rPr>
          <w:lang w:val="en-GB"/>
        </w:rPr>
        <w:fldChar w:fldCharType="begin" w:fldLock="1"/>
      </w:r>
      <w:r w:rsidR="00261020">
        <w:rPr>
          <w:lang w:val="en-GB"/>
        </w:rPr>
        <w:instrText>ADDIN CSL_CITATION { "citationItems" : [ { "id" : "ITEM-1", "itemData" : { "DOI" : "10.1111/brv.12008", "ISSN" : "14647931", "author" : [ { "dropping-particle" : "", "family" : "Kukkala", "given" : "Aija S", "non-dropping-particle" : "", "parse-names" : false, "suffix" : "" }, { "dropping-particle" : "", "family" : "Moilanen", "given" : "Atte", "non-dropping-particle" : "", "parse-names" : false, "suffix" : "" } ], "container-title" : "Biological Reviews", "id" : "ITEM-1", "issue" : "2", "issued" : { "date-parts" : [ [ "2012", "12", "22" ] ] }, "page" : "443-464", "title" : "Core concepts of spatial prioritisation in systematic conservation planning", "type" : "article-journal", "volume" : "88" }, "uris" : [ "http://www.mendeley.com/documents/?uuid=9ae8dc3b-2f87-42af-b142-feec54819b7a" ] }, { "id" : "ITEM-2",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2",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id" : "ITEM-3", "itemData" : { "DOI" : "10.1371/journal.pbio.0050223", "abstract" : "Conservation priority-setting schemes have not yet combined geographic priorities with a framework that can guide the allocation of funds among alternate conservation actions that address specific threats. We develop such a framework, and apply it to 17 of the world's 39 Mediterranean ecoregions. This framework offers an improvement over approaches that only focus on land purchase or species richness and do not account for threats. We discover that one could protect many more plant and vertebrate species by investing in a sequence of conservation actions targeted towards specific threats, such as invasive species control, land acquisition, and off-reserve management, than by relying solely on acquiring land for protected areas. Applying this new framework will ensure investment in actions that provide the most cost-effective outcomes for biodiversity conservation. This will help to minimise the misallocation of scarce conservation resources.", "author" : [ { "dropping-particle" : "", "family" : "Wilson", "given" : "Kerrie A", "non-dropping-particle" : "", "parse-names" : false, "suffix" : "" }, { "dropping-particle" : "", "family" : "Underwood", "given" : "Emma C", "non-dropping-particle" : "", "parse-names" : false, "suffix" : "" }, { "dropping-particle" : "", "family" : "Morrison", "given" : "Scott A", "non-dropping-particle" : "", "parse-names" : false, "suffix" : "" }, { "dropping-particle" : "", "family" : "Klausmeyer", "given" : "Kirk R", "non-dropping-particle" : "", "parse-names" : false, "suffix" : "" }, { "dropping-particle" : "", "family" : "Murdoch", "given" : "William W", "non-dropping-particle" : "", "parse-names" : false, "suffix" : "" }, { "dropping-particle" : "", "family" : "Reyers", "given" : "Belinda", "non-dropping-particle" : "", "parse-names" : false, "suffix" : "" }, { "dropping-particle" : "", "family" : "Wardell-Johnson", "given" : "Grant", "non-dropping-particle" : "", "parse-names" : false, "suffix" : "" }, { "dropping-particle" : "", "family" : "Marquet", "given" : "Pablo A", "non-dropping-particle" : "", "parse-names" : false, "suffix" : "" }, { "dropping-particle" : "", "family" : "Rundel", "given" : "Phil W", "non-dropping-particle" : "", "parse-names" : false, "suffix" : "" }, { "dropping-particle" : "", "family" : "McBride", "given" : "Marissa F", "non-dropping-particle" : "", "parse-names" : false, "suffix" : "" }, { "dropping-particle" : "", "family" : "Pressey", "given" : "Robert L", "non-dropping-particle" : "", "parse-names" : false, "suffix" : "" }, { "dropping-particle" : "", "family" : "Bode", "given" : "Michael", "non-dropping-particle" : "", "parse-names" : false, "suffix" : "" }, { "dropping-particle" : "", "family" : "Hoekstra", "given" : "Jon M", "non-dropping-particle" : "", "parse-names" : false, "suffix" : "" }, { "dropping-particle" : "", "family" : "Andelman", "given" : "Sandy J", "non-dropping-particle" : "", "parse-names" : false, "suffix" : "" }, { "dropping-particle" : "", "family" : "Looker", "given" : "Michael", "non-dropping-particle" : "", "parse-names" : false, "suffix" : "" }, { "dropping-particle" : "", "family" : "Rondinini", "given" : "Carlo", "non-dropping-particle" : "", "parse-names" : false, "suffix" : "" }, { "dropping-particle" : "", "family" : "Kareiva", "given" : "Peter M", "non-dropping-particle" : "", "parse-names" : false, "suffix" : "" }, { "dropping-particle" : "", "family" : "Shaw", "given" : "M Rebecca", "non-dropping-particle" : "", "parse-names" : false, "suffix" : "" }, { "dropping-particle" : "", "family" : "Possingham", "given" : "Hugh P", "non-dropping-particle" : "", "parse-names" : false, "suffix" : "" } ], "container-title" : "PLoS Biology", "editor" : [ { "dropping-particle" : "", "family" : "Mace", "given" : "Georgina M", "non-dropping-particle" : "", "parse-names" : false, "suffix" : "" } ], "id" : "ITEM-3", "issue" : "9", "issued" : { "date-parts" : [ [ "2007" ] ] }, "page" : "12", "title" : "Conserving biodiversity efficiently: what to do, where, and when", "type" : "article-journal", "volume" : "5" }, "uris" : [ "http://www.mendeley.com/documents/?uuid=f982a233-2d0f-4d73-9f9e-c11280bcd062" ] } ], "mendeley" : { "formattedCitation" : "(Ferrier and Wintle, 2009; Kukkala and Moilanen, 2012; Wilson et al., 2007)", "plainTextFormattedCitation" : "(Ferrier and Wintle, 2009; Kukkala and Moilanen, 2012; Wilson et al., 2007)", "previouslyFormattedCitation" : "(Ferrier and Wintle, 2009; Kukkala and Moilanen, 2012; Wilson et al., 2007)" }, "properties" : { "noteIndex" : 0 }, "schema" : "https://github.com/citation-style-language/schema/raw/master/csl-citation.json" }</w:instrText>
      </w:r>
      <w:r w:rsidR="00B211F7">
        <w:rPr>
          <w:lang w:val="en-GB"/>
        </w:rPr>
        <w:fldChar w:fldCharType="separate"/>
      </w:r>
      <w:r w:rsidR="00B211F7" w:rsidRPr="00B211F7">
        <w:rPr>
          <w:noProof/>
          <w:lang w:val="en-GB"/>
        </w:rPr>
        <w:t>(Ferrier and Wintle, 2009; Kukkala and Moilanen, 2012; Wilson et al., 2007)</w:t>
      </w:r>
      <w:r w:rsidR="00B211F7">
        <w:rPr>
          <w:lang w:val="en-GB"/>
        </w:rPr>
        <w:fldChar w:fldCharType="end"/>
      </w:r>
      <w:r w:rsidR="00916E09">
        <w:rPr>
          <w:lang w:val="en-GB"/>
        </w:rPr>
        <w:t xml:space="preserve">. </w:t>
      </w:r>
      <w:r w:rsidR="00261020">
        <w:rPr>
          <w:lang w:val="en-GB"/>
        </w:rPr>
        <w:t>In addition to ecological effectiveness, socio-economic efficiency is a key aspect of spatial conservation prioritization: how should limited resources be invested to maximize expected outcomes (the persistence of biodiversity)</w:t>
      </w:r>
      <w:r w:rsidR="00261020">
        <w:rPr>
          <w:lang w:val="en-GB"/>
        </w:rPr>
        <w:fldChar w:fldCharType="begin" w:fldLock="1"/>
      </w:r>
      <w:r w:rsidR="00822176">
        <w:rPr>
          <w:lang w:val="en-GB"/>
        </w:rPr>
        <w:instrText>ADDIN CSL_CITATION { "citationItems" : [ { "id" : "ITEM-1", "itemData" : { "DOI" : "10.1016/j.biocon.2015.08.023", "ISSN" : "00063207", "author" : [ { "dropping-particle" : "", "family" : "Evans", "given" : "Megan C.", "non-dropping-particle" : "", "parse-names" : false, "suffix" : "" }, { "dropping-particle" : "", "family" : "Tulloch", "given" : "Ayesha I.T.", "non-dropping-particle" : "", "parse-names" : false, "suffix" : "" }, { "dropping-particle" : "", "family" : "Law", "given" : "Elizabeth A.", "non-dropping-particle" : "", "parse-names" : false, "suffix" : "" }, { "dropping-particle" : "", "family" : "Raiter", "given" : "Keren G.", "non-dropping-particle" : "", "parse-names" : false, "suffix" : "" }, { "dropping-particle" : "", "family" : "Possingham", "given" : "Hugh P.", "non-dropping-particle" : "", "parse-names" : false, "suffix" : "" }, { "dropping-particle" : "", "family" : "Wilson", "given" : "Kerrie A.", "non-dropping-particle" : "", "parse-names" : false, "suffix" : "" } ], "container-title" : "Biological Conservation", "id" : "ITEM-1", "issued" : { "date-parts" : [ [ "2015" ] ] }, "page" : "716-727", "title" : "Clear consideration of costs, condition and conservation benefits yields better planning outcomes", "type" : "article-journal", "volume" : "191" }, "uris" : [ "http://www.mendeley.com/documents/?uuid=69556fe6-8eee-4918-ba68-37a353d22c8a" ] } ], "mendeley" : { "formattedCitation" : "(Evans et al., 2015)", "plainTextFormattedCitation" : "(Evans et al., 2015)", "previouslyFormattedCitation" : "(Evans et al., 2015)" }, "properties" : { "noteIndex" : 0 }, "schema" : "https://github.com/citation-style-language/schema/raw/master/csl-citation.json" }</w:instrText>
      </w:r>
      <w:r w:rsidR="00261020">
        <w:rPr>
          <w:lang w:val="en-GB"/>
        </w:rPr>
        <w:fldChar w:fldCharType="separate"/>
      </w:r>
      <w:r w:rsidR="00261020" w:rsidRPr="00261020">
        <w:rPr>
          <w:noProof/>
          <w:lang w:val="en-GB"/>
        </w:rPr>
        <w:t>(Evans et al., 2015)</w:t>
      </w:r>
      <w:r w:rsidR="00261020">
        <w:rPr>
          <w:lang w:val="en-GB"/>
        </w:rPr>
        <w:fldChar w:fldCharType="end"/>
      </w:r>
      <w:r w:rsidR="000329DC">
        <w:rPr>
          <w:lang w:val="en-GB"/>
        </w:rPr>
        <w:t xml:space="preserve">. </w:t>
      </w:r>
      <w:r w:rsidR="004E19C6">
        <w:rPr>
          <w:lang w:val="en-GB"/>
        </w:rPr>
        <w:t>While spatial conservation prioritization has its origins in designing more ef</w:t>
      </w:r>
      <w:r w:rsidR="0030331C">
        <w:rPr>
          <w:lang w:val="en-GB"/>
        </w:rPr>
        <w:t>fective protected area networks, the underlying principles and methods developed on top of them in are, in fact, suitable for prioritizing between a suite of different actions (REFS).</w:t>
      </w:r>
      <w:r w:rsidR="009E5359">
        <w:rPr>
          <w:lang w:val="en-GB"/>
        </w:rPr>
        <w:t xml:space="preserve"> For example, spatial conservation prioritization has been applied in context of natural resource extraction </w:t>
      </w:r>
      <w:r w:rsidR="009E5359">
        <w:rPr>
          <w:lang w:val="en-GB"/>
        </w:rPr>
        <w:fldChar w:fldCharType="begin" w:fldLock="1"/>
      </w:r>
      <w:r w:rsidR="002C44B1">
        <w:rPr>
          <w:lang w:val="en-GB"/>
        </w:rPr>
        <w:instrText>ADDIN CSL_CITATION { "citationItems" : [ { "id" : "ITEM-1", "itemData" : { "DOI" : "10.1111/cobi.12146", "ISSN" : "1523-1739", "PMID" : "24033397", "abstract" : "Globally expanding human land use sets constantly increasing pressure for maintenance of biological diversity and functioning ecosystems. To fight the decline of biological diversity, conservation science has broken ground with methods such as the operational model of systematic conservation planning (SCP), which focuses on design and on-the-ground implementation of conservation areas. The most commonly used method in SCP is reserve selection that focuses on the spatial design of reserve networks and their expansion. We expanded these methods by introducing another form of spatial allocation of conservation effort relevant for land-use zoning at the landscape scale that avoids negative ecological effects of human land use outside protected areas. We call our method inverse spatial conservation prioritization. It can be used to identify areas suitable for economic development while simultaneously limiting total ecological and environmental effects of that development at the landscape level by identifying areas with highest economic but lowest ecological value. Our method is not based on a priori targets, and as such it is applicable to cases where the effects of land use on, for example, individual species or ecosystem types are relatively small and would not lead to violation of regional or national conservation targets. We applied our method to land-use allocation to peat mining. Our method identified a combination of profitable production areas that provides the needed area for peat production while retaining most of the landscape-level ecological value of the ecosystem. The results of this inverse spatial conservation prioritization are being used in land-use zoning in the province of Central Finland.", "author" : [ { "dropping-particle" : "", "family" : "Kareksela", "given" : "Santtu", "non-dropping-particle" : "", "parse-names" : false, "suffix" : "" }, { "dropping-particle" : "", "family" : "Moilanen", "given" : "Atte", "non-dropping-particle" : "", "parse-names" : false, "suffix" : "" }, { "dropping-particle" : "", "family" : "Tuominen", "given" : "Seppo", "non-dropping-particle" : "", "parse-names" : false, "suffix" : "" }, { "dropping-particle" : "", "family" : "Kotiaho", "given" : "Janne S", "non-dropping-particle" : "", "parse-names" : false, "suffix" : "" } ], "container-title" : "Conservation Biology", "id" : "ITEM-1", "issue" : "6", "issued" : { "date-parts" : [ [ "2013", "9", "4" ] ] }, "page" : "1294-1303", "title" : "Use of Inverse Spatial Conservation Prioritization to Avoid Biological Diversity Loss Outside Protected Areas", "type" : "article-journal", "volume" : "27" }, "uris" : [ "http://www.mendeley.com/documents/?uuid=b6171023-ac56-40fb-b310-d811cce311ea" ] } ], "mendeley" : { "formattedCitation" : "(Kareksela et al., 2013)", "plainTextFormattedCitation" : "(Kareksela et al., 2013)", "previouslyFormattedCitation" : "(Kareksela et al., 2013)" }, "properties" : { "noteIndex" : 0 }, "schema" : "https://github.com/citation-style-language/schema/raw/master/csl-citation.json" }</w:instrText>
      </w:r>
      <w:r w:rsidR="009E5359">
        <w:rPr>
          <w:lang w:val="en-GB"/>
        </w:rPr>
        <w:fldChar w:fldCharType="separate"/>
      </w:r>
      <w:r w:rsidR="009E5359" w:rsidRPr="009E5359">
        <w:rPr>
          <w:noProof/>
          <w:lang w:val="en-GB"/>
        </w:rPr>
        <w:t>(Kareksela et al., 2013)</w:t>
      </w:r>
      <w:r w:rsidR="009E5359">
        <w:rPr>
          <w:lang w:val="en-GB"/>
        </w:rPr>
        <w:fldChar w:fldCharType="end"/>
      </w:r>
      <w:r w:rsidR="009E5359">
        <w:rPr>
          <w:lang w:val="en-GB"/>
        </w:rPr>
        <w:t xml:space="preserve">, </w:t>
      </w:r>
      <w:r w:rsidR="002C44B1">
        <w:rPr>
          <w:lang w:val="en-GB"/>
        </w:rPr>
        <w:t xml:space="preserve">habitat restoration </w:t>
      </w:r>
      <w:r w:rsidR="002C44B1">
        <w:rPr>
          <w:lang w:val="en-GB"/>
        </w:rPr>
        <w:fldChar w:fldCharType="begin" w:fldLock="1"/>
      </w:r>
      <w:r w:rsidR="004F22B6">
        <w:rPr>
          <w:lang w:val="en-GB"/>
        </w:rPr>
        <w:instrText>ADDIN CSL_CITATION { "citationItems" : [ { "id" : "ITEM-1", "itemData" : { "DOI" : "10.1890/08-0915.1", "ISSN" : "1051-0761", "PMID" : "19544726", "abstract" : "Restoration of native vegetation is required in many regions of the world, but determining priority locations for revegetation is a complex problem. We consider the problem of determining spatial and temporal priorities for revegetation to maximize habitat for 62 bird species within a heavily cleared agricultural region, 11000 km2 in area. We show how a reserve-selection framework can be applied to a complex, large-scale restoration-planning problem to account for multi-species objectives and connectivity requirements at a spatial extent and resolution relevant to management. Our approach explicitly accounts for time lags in planting and development of habitat resources, which is intended to avoid future population bottlenecks caused by delayed provision of critical resources, such as tree hollows. We coupled species-specific models of expected habitat quality and fragmentation effects with the dynamics of habitat suitability following replanting to produce species-specific maps for future times. Spatial priorities for restoration were determined by ranking locations (150-m grid cells) by their expected contribution to species habitat through time using the conservation planning tool, \"Zonation.\" We evaluated solutions by calculating expected trajectories of habitat availability for each species. We produced a spatially explicit revegetation schedule for the region that resulted in a balanced increase in habitat for all species. Priority areas for revegetation generally were clustered around existing vegetation, although not always. Areas on richer soils and with high rainfall were more highly ranked, reflecting their potential to support high-quality habitats that have been disproportionately cleared for agriculture. Accounting for delayed development of habitat resources altered the rank-order of locations in the derived revegetation plan and led to improved expected outcomes for fragmentation-sensitive species. This work demonstrates the potential for systematic restoration planning at large scales that accounts for multiple objectives, which is urgently needed by land and natural resource managers.", "author" : [ { "dropping-particle" : "", "family" : "Thomson", "given" : "J", "non-dropping-particle" : "", "parse-names" : false, "suffix" : "" }, { "dropping-particle" : "", "family" : "Moilanen", "given" : "Atte", "non-dropping-particle" : "", "parse-names" : false, "suffix" : "" }, { "dropping-particle" : "", "family" : "Vesk", "given" : "Peter A", "non-dropping-particle" : "", "parse-names" : false, "suffix" : "" }, { "dropping-particle" : "", "family" : "Bennett", "given" : "Andrew", "non-dropping-particle" : "", "parse-names" : false, "suffix" : "" }, { "dropping-particle" : "Mac", "family" : "Nally", "given" : "R", "non-dropping-particle" : "", "parse-names" : false, "suffix" : "" }, { "dropping-particle" : "", "family" : "MacNally", "given" : "R M", "non-dropping-particle" : "", "parse-names" : false, "suffix" : "" } ], "container-title" : "Ecological applications", "id" : "ITEM-1", "issue" : "4", "issued" : { "date-parts" : [ [ "2009", "6" ] ] }, "page" : "817\u2013828", "publisher" : "Eco Soc America", "title" : "Where and when to revegetate: a quantitative method for scheduling landscape reconstruction", "type" : "article-journal", "volume" : "19" }, "uris" : [ "http://www.mendeley.com/documents/?uuid=f7d01a38-2e9d-460e-96d6-983cb39cbd7d" ] } ], "mendeley" : { "formattedCitation" : "(Thomson et al., 2009)", "plainTextFormattedCitation" : "(Thomson et al., 2009)", "previouslyFormattedCitation" : "(Thomson et al., 2009)" }, "properties" : { "noteIndex" : 0 }, "schema" : "https://github.com/citation-style-language/schema/raw/master/csl-citation.json" }</w:instrText>
      </w:r>
      <w:r w:rsidR="002C44B1">
        <w:rPr>
          <w:lang w:val="en-GB"/>
        </w:rPr>
        <w:fldChar w:fldCharType="separate"/>
      </w:r>
      <w:r w:rsidR="002C44B1" w:rsidRPr="002C44B1">
        <w:rPr>
          <w:noProof/>
          <w:lang w:val="en-GB"/>
        </w:rPr>
        <w:t>(Thomson et al., 2009)</w:t>
      </w:r>
      <w:r w:rsidR="002C44B1">
        <w:rPr>
          <w:lang w:val="en-GB"/>
        </w:rPr>
        <w:fldChar w:fldCharType="end"/>
      </w:r>
      <w:r w:rsidR="004F22B6">
        <w:rPr>
          <w:lang w:val="en-GB"/>
        </w:rPr>
        <w:t xml:space="preserve"> and </w:t>
      </w:r>
      <w:r w:rsidR="008E38E2">
        <w:rPr>
          <w:lang w:val="en-GB"/>
        </w:rPr>
        <w:t xml:space="preserve">also </w:t>
      </w:r>
      <w:r w:rsidR="004F22B6">
        <w:rPr>
          <w:lang w:val="en-GB"/>
        </w:rPr>
        <w:t xml:space="preserve">ecosystem services </w:t>
      </w:r>
      <w:r w:rsidR="004F22B6">
        <w:rPr>
          <w:lang w:val="en-US"/>
        </w:rPr>
        <w:fldChar w:fldCharType="begin" w:fldLock="1"/>
      </w:r>
      <w:r w:rsidR="000C4F3B">
        <w:rPr>
          <w:lang w:val="en-US"/>
        </w:rPr>
        <w:instrText>ADDIN CSL_CITATION { "citationItems" : [ { "id" : "ITEM-1", "itemData" : { "DOI" : "10.1371/journal.pone.0107822", "ISBN" : "1932-6203", "ISSN" : "19326203", "PMID" : "25250775", "abstract" : "Although the importance of addressing ecosystem service benefits in regional land use planning and decision-making is evident, substantial practical challenges remain. In particular, methods to identify priority areas for the provision of key ecosystem services and other environmental services (benefits from the environment not directly linked to the function of ecosystems) need to be developed. Priority areas are locations which provide disproportionally high benefits from one or more service. Here we map a set of ecosystem and environmental services and delineate priority areas according to different scenarios. Each scenario is produced by a set of weightings allocated to different services and corresponds to different landscape management strategies which decision makers could undertake. Using the county of Cornwall, U.K., as a case study, we processed gridded maps of key ecosystem services and environmental services, including renewable energy production and urban development. We explored their spatial distribution patterns and their spatial covariance and spatial stationarity within the region. Finally we applied a complementarity-based priority ranking algorithm (zonation) using different weighting schemes. Our conclusions are that (i) there are two main patterns of service distribution in this region, clustered services (including agriculture, carbon stocks, urban development and plant production) and dispersed services (including cultural services, energy production and floods mitigation); (ii) more than half of the services are spatially correlated and there is high non-stationarity in the spatial covariance between services; and (iii) it is important to consider both ecosystem services and other environmental services in identifying priority areas. Different weighting schemes provoke drastic changes in the delineation of priority areas and therefore decision making processes need to carefully consider the relative values attributed to different services.", "author" : [ { "dropping-particle" : "", "family" : "Casalegno", "given" : "Stefano", "non-dropping-particle" : "", "parse-names" : false, "suffix" : "" }, { "dropping-particle" : "", "family" : "Bennie", "given" : "Jonathan J", "non-dropping-particle" : "", "parse-names" : false, "suffix" : "" }, { "dropping-particle" : "", "family" : "Inger", "given" : "Richard", "non-dropping-particle" : "", "parse-names" : false, "suffix" : "" }, { "dropping-particle" : "", "family" : "Gaston", "given" : "Kevin J", "non-dropping-particle" : "", "parse-names" : false, "suffix" : "" } ], "container-title" : "PLoS ONE", "id" : "ITEM-1", "issue" : "9", "issued" : { "date-parts" : [ [ "2014" ] ] }, "title" : "Regional scale prioritisation for key ecosystem services, renewable energy production and urban development", "type" : "article-journal", "volume" : "9" }, "uris" : [ "http://www.mendeley.com/documents/?uuid=c761f6f1-50a3-43b6-b836-9f62b2aa75fc" ] }, { "id" : "ITEM-2", "itemData" : { "DOI" : "doi:10.1016/j.ecoser.2015.12.009", "ISSN" : "22120416", "author" : [ { "dropping-particle" : "", "family" : "Nin", "given" : "Mariana", "non-dropping-particle" : "", "parse-names" : false, "suffix" : "" }, { "dropping-particle" : "", "family" : "Soutullo", "given" : "Alvaro", "non-dropping-particle" : "", "parse-names" : false, "suffix" : "" }, { "dropping-particle" : "", "family" : "Rodr\u00edguez-Gallego", "given" : "Lorena", "non-dropping-particle" : "", "parse-names" : false, "suffix" : "" }, { "dropping-particle" : "", "family" : "Minin", "given" : "Enrico", "non-dropping-particle" : "Di", "parse-names" : false, "suffix" : "" } ], "container-title" : "Ecosystem Services", "id" : "ITEM-2", "issued" : { "date-parts" : [ [ "2016" ] ] }, "page" : "172-184", "title" : "Ecosystem services-based land planning for environmental impact avoidance", "type" : "article-journal", "volume" : "17" }, "uris" : [ "http://www.mendeley.com/documents/?uuid=e63a76e1-b6cc-4e1a-a449-aefa6d8f6fd5" ] }, { "id" : "ITEM-3", "itemData" : { "DOI" : "10.1371/journal.pone.0112557", "ISBN" : "1932-6203 (Electronic)\\r1932-6203 (Linking)", "ISSN" : "19326203", "PMID" : "25393951", "abstract" : "Inclusion of spatially explicit information on ecosystem services in conservation planning is a fairly new practice. This study analyses how the incorporation of ecosystem services as conservation features can affect conservation of forest biodiversity and how different opportunity cost constraints can change spatial priorities for conservation. We created spatially explicit cost-effective conservation scenarios for 59 forest biodiversity features and five ecosystem services in the county of Telemark (Norway) with the help of the heuristic optimisation planning software, Marxan with Zones. We combined a mix of conservation instruments where forestry is either completely (non-use zone) or partially restricted (partial use zone). Opportunity costs were measured in terms of foregone timber harvest, an important provisioning service in Telemark. Including a number of ecosystem services shifted priority conservation sites compared to a case where only biodiversity was considered, and increased the area of both the partial (+36.2%) and the non-use zone (+3.2%). Furthermore, opportunity costs increased (+6.6%), which suggests that ecosystem services may not be a side-benefit of biodiversity conservation in this area. Opportunity cost levels were systematically changed to analyse their effect on spatial conservation priorities. Conservation of biodiversity and ecosystem services trades off against timber harvest. Currently designated nature reserves and landscape protection areas achieve a very low proportion (9.1%) of the conservation targets we set in our scenario, which illustrates the high importance given to timber production at present. A trade-off curve indicated that large marginal increases in conservation target achievement are possible when the budget for conservation is increased. Forty percent of the maximum hypothetical opportunity costs would yield an average conservation target achievement of 79%.", "author" : [ { "dropping-particle" : "", "family" : "Schr\u00f6ter", "given" : "Matthias", "non-dropping-particle" : "", "parse-names" : false, "suffix" : "" }, { "dropping-particle" : "", "family" : "Rusch", "given" : "Graciela M.", "non-dropping-particle" : "", "parse-names" : false, "suffix" : "" }, { "dropping-particle" : "", "family" : "Barton", "given" : "David N.", "non-dropping-particle" : "", "parse-names" : false, "suffix" : "" }, { "dropping-particle" : "", "family" : "Blumentrath", "given" : "Stefan", "non-dropping-particle" : "", "parse-names" : false, "suffix" : "" }, { "dropping-particle" : "", "family" : "Nord\u00e9n", "given" : "Bj\u00f6rn", "non-dropping-particle" : "", "parse-names" : false, "suffix" : "" } ], "container-title" : "PLoS ONE", "id" : "ITEM-3", "issue" : "11", "issued" : { "date-parts" : [ [ "2014" ] ] }, "title" : "Ecosystem services and opportunity costs shift spatial priorities for conserving forest biodiversity", "type" : "article-journal", "volume" : "9" }, "uris" : [ "http://www.mendeley.com/documents/?uuid=39778905-189d-4eb9-8e75-ad3e60dd3fcc" ] } ], "mendeley" : { "formattedCitation" : "(Casalegno et al., 2014; Nin et al., 2016; Schr\u00f6ter et al., 2014)", "plainTextFormattedCitation" : "(Casalegno et al., 2014; Nin et al., 2016; Schr\u00f6ter et al., 2014)", "previouslyFormattedCitation" : "(Casalegno et al., 2014; Nin et al., 2016)" }, "properties" : { "noteIndex" : 0 }, "schema" : "https://github.com/citation-style-language/schema/raw/master/csl-citation.json" }</w:instrText>
      </w:r>
      <w:r w:rsidR="004F22B6">
        <w:rPr>
          <w:lang w:val="en-US"/>
        </w:rPr>
        <w:fldChar w:fldCharType="separate"/>
      </w:r>
      <w:r w:rsidR="000C4F3B" w:rsidRPr="000C4F3B">
        <w:rPr>
          <w:noProof/>
          <w:lang w:val="en-US"/>
        </w:rPr>
        <w:t>(Casalegno et al., 2014; Nin et al., 2016; Schröter et al., 2014)</w:t>
      </w:r>
      <w:r w:rsidR="004F22B6">
        <w:rPr>
          <w:lang w:val="en-US"/>
        </w:rPr>
        <w:fldChar w:fldCharType="end"/>
      </w:r>
      <w:r w:rsidR="00D231F0">
        <w:rPr>
          <w:lang w:val="en-US"/>
        </w:rPr>
        <w:t>.</w:t>
      </w:r>
      <w:r w:rsidR="001E2F30">
        <w:rPr>
          <w:lang w:val="en-US"/>
        </w:rPr>
        <w:t xml:space="preserve"> </w:t>
      </w:r>
      <w:r w:rsidR="000C4F3B">
        <w:rPr>
          <w:lang w:val="en-US"/>
        </w:rPr>
        <w:t xml:space="preserve">As so long as the underlying assumptions in spatial conservation prioritization methods are met, they are suitable for general spatial prioritization of actions addressing multiple goals other than biodiversity conservation. </w:t>
      </w:r>
    </w:p>
    <w:p w:rsidR="00031F70" w:rsidRDefault="00983444" w:rsidP="005C30AD">
      <w:pPr>
        <w:spacing w:line="360" w:lineRule="auto"/>
        <w:rPr>
          <w:lang w:val="en-US"/>
        </w:rPr>
      </w:pPr>
      <w:r>
        <w:rPr>
          <w:lang w:val="en-US"/>
        </w:rPr>
        <w:t>The extent to which spatial prioritization methods and tools are applicable also to the prioritization of areas important for the supply of ecosystem services de</w:t>
      </w:r>
      <w:r w:rsidR="00DB4C35">
        <w:rPr>
          <w:lang w:val="en-US"/>
        </w:rPr>
        <w:t>pends on multiple factors.</w:t>
      </w:r>
      <w:bookmarkStart w:id="0" w:name="_GoBack"/>
      <w:bookmarkEnd w:id="0"/>
    </w:p>
    <w:p w:rsidR="00B71412" w:rsidRPr="000C4F3B" w:rsidRDefault="00B71412" w:rsidP="005C30AD">
      <w:pPr>
        <w:spacing w:line="360" w:lineRule="auto"/>
        <w:rPr>
          <w:lang w:val="en-US"/>
        </w:rPr>
      </w:pPr>
    </w:p>
    <w:p w:rsidR="00F47056" w:rsidRDefault="00F47056" w:rsidP="001A7502">
      <w:pPr>
        <w:pStyle w:val="Heading1"/>
      </w:pPr>
      <w:r>
        <w:t>2. Material and methods</w:t>
      </w:r>
    </w:p>
    <w:p w:rsidR="00F47056" w:rsidRDefault="00F47056" w:rsidP="001A7502">
      <w:pPr>
        <w:pStyle w:val="Heading1"/>
      </w:pPr>
      <w:r>
        <w:t>3. Results</w:t>
      </w:r>
    </w:p>
    <w:p w:rsidR="00F47056" w:rsidRDefault="00F47056" w:rsidP="001A7502">
      <w:pPr>
        <w:pStyle w:val="Heading1"/>
      </w:pPr>
      <w:r>
        <w:t>4. Discussion</w:t>
      </w:r>
    </w:p>
    <w:p w:rsidR="00CA3807" w:rsidRDefault="00CA3807" w:rsidP="001A7502">
      <w:pPr>
        <w:pStyle w:val="Heading1"/>
      </w:pPr>
      <w:r>
        <w:lastRenderedPageBreak/>
        <w:t>5. Conclusions</w:t>
      </w:r>
    </w:p>
    <w:p w:rsidR="00CA3807" w:rsidRDefault="00CA3807" w:rsidP="001A7502">
      <w:pPr>
        <w:pStyle w:val="Heading1"/>
      </w:pPr>
      <w:r>
        <w:t>6. Acknowledgements</w:t>
      </w:r>
    </w:p>
    <w:p w:rsidR="00CA3807" w:rsidRDefault="00CA3807" w:rsidP="001A7502">
      <w:pPr>
        <w:pStyle w:val="Heading1"/>
      </w:pPr>
      <w:r>
        <w:t>7. References</w:t>
      </w:r>
    </w:p>
    <w:p w:rsidR="000C4F3B" w:rsidRPr="000C4F3B" w:rsidRDefault="002469BC" w:rsidP="000C4F3B">
      <w:pPr>
        <w:widowControl w:val="0"/>
        <w:autoSpaceDE w:val="0"/>
        <w:adjustRightInd w:val="0"/>
        <w:spacing w:line="240" w:lineRule="auto"/>
        <w:ind w:left="480" w:hanging="480"/>
        <w:rPr>
          <w:noProof/>
          <w:szCs w:val="24"/>
        </w:rPr>
      </w:pPr>
      <w:r>
        <w:rPr>
          <w:lang w:val="en-GB"/>
        </w:rPr>
        <w:fldChar w:fldCharType="begin" w:fldLock="1"/>
      </w:r>
      <w:r>
        <w:rPr>
          <w:lang w:val="en-GB"/>
        </w:rPr>
        <w:instrText xml:space="preserve">ADDIN Mendeley Bibliography CSL_BIBLIOGRAPHY </w:instrText>
      </w:r>
      <w:r>
        <w:rPr>
          <w:lang w:val="en-GB"/>
        </w:rPr>
        <w:fldChar w:fldCharType="separate"/>
      </w:r>
      <w:r w:rsidR="000C4F3B" w:rsidRPr="000C4F3B">
        <w:rPr>
          <w:noProof/>
          <w:szCs w:val="24"/>
        </w:rPr>
        <w:t>Casalegno, S., Bennie, J.J., Inger, R., Gaston, K.J., 2014. Regional scale prioritisation for key ecosystem services, renewable energy production and urban development. PLoS One 9. doi:10.1371/journal.pone.0107822</w:t>
      </w:r>
    </w:p>
    <w:p w:rsidR="000C4F3B" w:rsidRPr="000C4F3B" w:rsidRDefault="000C4F3B" w:rsidP="000C4F3B">
      <w:pPr>
        <w:widowControl w:val="0"/>
        <w:autoSpaceDE w:val="0"/>
        <w:adjustRightInd w:val="0"/>
        <w:spacing w:line="240" w:lineRule="auto"/>
        <w:ind w:left="480" w:hanging="480"/>
        <w:rPr>
          <w:noProof/>
          <w:szCs w:val="24"/>
        </w:rPr>
      </w:pPr>
      <w:r w:rsidRPr="000C4F3B">
        <w:rPr>
          <w:noProof/>
          <w:szCs w:val="24"/>
        </w:rPr>
        <w:t>Evans, M.C., Tulloch, A.I.T., Law, E.A., Raiter, K.G., Possingham, H.P., Wilson, K.A., 2015. Clear consideration of costs, condition and conservation benefits yields better planning outcomes. Biol. Conserv. 191, 716–727. doi:10.1016/j.biocon.2015.08.023</w:t>
      </w:r>
    </w:p>
    <w:p w:rsidR="000C4F3B" w:rsidRPr="000C4F3B" w:rsidRDefault="000C4F3B" w:rsidP="000C4F3B">
      <w:pPr>
        <w:widowControl w:val="0"/>
        <w:autoSpaceDE w:val="0"/>
        <w:adjustRightInd w:val="0"/>
        <w:spacing w:line="240" w:lineRule="auto"/>
        <w:ind w:left="480" w:hanging="480"/>
        <w:rPr>
          <w:noProof/>
          <w:szCs w:val="24"/>
        </w:rPr>
      </w:pPr>
      <w:r w:rsidRPr="000C4F3B">
        <w:rPr>
          <w:noProof/>
          <w:szCs w:val="24"/>
        </w:rPr>
        <w:t>Ferrier, S., Wintle, B.A., 2009. Quantitative approaches to spatial conservation prioritization: matching the solution to the need, in: Moilanen, A., Wilson, K.A., Possingham, H.P. (Eds.), Spatial Conservation Prioritization: Quantitative Methods &amp; Computational Tools. Oxford University Press, Oxford, p. 304.</w:t>
      </w:r>
    </w:p>
    <w:p w:rsidR="000C4F3B" w:rsidRPr="000C4F3B" w:rsidRDefault="000C4F3B" w:rsidP="000C4F3B">
      <w:pPr>
        <w:widowControl w:val="0"/>
        <w:autoSpaceDE w:val="0"/>
        <w:adjustRightInd w:val="0"/>
        <w:spacing w:line="240" w:lineRule="auto"/>
        <w:ind w:left="480" w:hanging="480"/>
        <w:rPr>
          <w:noProof/>
          <w:szCs w:val="24"/>
        </w:rPr>
      </w:pPr>
      <w:r w:rsidRPr="000C4F3B">
        <w:rPr>
          <w:noProof/>
          <w:szCs w:val="24"/>
        </w:rPr>
        <w:t>Kareksela, S., Moilanen, A., Tuominen, S., Kotiaho, J.S., 2013. Use of Inverse Spatial Conservation Prioritization to Avoid Biological Diversity Loss Outside Protected Areas. Conserv. Biol. 27, 1294–1303. doi:10.1111/cobi.12146</w:t>
      </w:r>
    </w:p>
    <w:p w:rsidR="000C4F3B" w:rsidRPr="000C4F3B" w:rsidRDefault="000C4F3B" w:rsidP="000C4F3B">
      <w:pPr>
        <w:widowControl w:val="0"/>
        <w:autoSpaceDE w:val="0"/>
        <w:adjustRightInd w:val="0"/>
        <w:spacing w:line="240" w:lineRule="auto"/>
        <w:ind w:left="480" w:hanging="480"/>
        <w:rPr>
          <w:noProof/>
          <w:szCs w:val="24"/>
        </w:rPr>
      </w:pPr>
      <w:r w:rsidRPr="000C4F3B">
        <w:rPr>
          <w:noProof/>
          <w:szCs w:val="24"/>
        </w:rPr>
        <w:t>Kukkala, A.S., Moilanen, A., 2012. Core concepts of spatial prioritisation in systematic conservation planning. Biol. Rev. 88, 443–464. doi:10.1111/brv.12008</w:t>
      </w:r>
    </w:p>
    <w:p w:rsidR="000C4F3B" w:rsidRPr="000C4F3B" w:rsidRDefault="000C4F3B" w:rsidP="000C4F3B">
      <w:pPr>
        <w:widowControl w:val="0"/>
        <w:autoSpaceDE w:val="0"/>
        <w:adjustRightInd w:val="0"/>
        <w:spacing w:line="240" w:lineRule="auto"/>
        <w:ind w:left="480" w:hanging="480"/>
        <w:rPr>
          <w:noProof/>
          <w:szCs w:val="24"/>
        </w:rPr>
      </w:pPr>
      <w:r w:rsidRPr="000C4F3B">
        <w:rPr>
          <w:noProof/>
          <w:szCs w:val="24"/>
        </w:rPr>
        <w:t>Mace, G.M., Norris, K., Fitter, A.H., 2012. Biodiversity and ecosystem services: A multilayered relationship. Trends Ecol. Evol. 27, 19–25. doi:10.1016/j.tree.2011.08.006</w:t>
      </w:r>
    </w:p>
    <w:p w:rsidR="000C4F3B" w:rsidRPr="000C4F3B" w:rsidRDefault="000C4F3B" w:rsidP="000C4F3B">
      <w:pPr>
        <w:widowControl w:val="0"/>
        <w:autoSpaceDE w:val="0"/>
        <w:adjustRightInd w:val="0"/>
        <w:spacing w:line="240" w:lineRule="auto"/>
        <w:ind w:left="480" w:hanging="480"/>
        <w:rPr>
          <w:noProof/>
          <w:szCs w:val="24"/>
        </w:rPr>
      </w:pPr>
      <w:r w:rsidRPr="000C4F3B">
        <w:rPr>
          <w:noProof/>
          <w:szCs w:val="24"/>
        </w:rPr>
        <w:t>Margules, C.R., Pressey, R.L., 2000. Systematic Conservation Planning. Nature 405, 243–253. doi:10.1038/35012251</w:t>
      </w:r>
    </w:p>
    <w:p w:rsidR="000C4F3B" w:rsidRPr="000C4F3B" w:rsidRDefault="000C4F3B" w:rsidP="000C4F3B">
      <w:pPr>
        <w:widowControl w:val="0"/>
        <w:autoSpaceDE w:val="0"/>
        <w:adjustRightInd w:val="0"/>
        <w:spacing w:line="240" w:lineRule="auto"/>
        <w:ind w:left="480" w:hanging="480"/>
        <w:rPr>
          <w:noProof/>
          <w:szCs w:val="24"/>
        </w:rPr>
      </w:pPr>
      <w:r w:rsidRPr="000C4F3B">
        <w:rPr>
          <w:noProof/>
          <w:szCs w:val="24"/>
        </w:rPr>
        <w:t>Nin, M., Soutullo, A., Rodríguez-Gallego, L., Di Minin, E., 2016. Ecosystem services-based land planning for environmental impact avoidance. Ecosyst. Serv. 17, 172–184. doi:doi:10.1016/j.ecoser.2015.12.009</w:t>
      </w:r>
    </w:p>
    <w:p w:rsidR="000C4F3B" w:rsidRPr="000C4F3B" w:rsidRDefault="000C4F3B" w:rsidP="000C4F3B">
      <w:pPr>
        <w:widowControl w:val="0"/>
        <w:autoSpaceDE w:val="0"/>
        <w:adjustRightInd w:val="0"/>
        <w:spacing w:line="240" w:lineRule="auto"/>
        <w:ind w:left="480" w:hanging="480"/>
        <w:rPr>
          <w:noProof/>
          <w:szCs w:val="24"/>
        </w:rPr>
      </w:pPr>
      <w:r w:rsidRPr="000C4F3B">
        <w:rPr>
          <w:noProof/>
          <w:szCs w:val="24"/>
        </w:rPr>
        <w:t>Schröter, M., Rusch, G.M., Barton, D.N., Blumentrath, S., Nordén, B., 2014. Ecosystem services and opportunity costs shift spatial priorities for conserving forest biodiversity. PLoS One 9. doi:10.1371/journal.pone.0112557</w:t>
      </w:r>
    </w:p>
    <w:p w:rsidR="000C4F3B" w:rsidRPr="000C4F3B" w:rsidRDefault="000C4F3B" w:rsidP="000C4F3B">
      <w:pPr>
        <w:widowControl w:val="0"/>
        <w:autoSpaceDE w:val="0"/>
        <w:adjustRightInd w:val="0"/>
        <w:spacing w:line="240" w:lineRule="auto"/>
        <w:ind w:left="480" w:hanging="480"/>
        <w:rPr>
          <w:noProof/>
          <w:szCs w:val="24"/>
        </w:rPr>
      </w:pPr>
      <w:r w:rsidRPr="000C4F3B">
        <w:rPr>
          <w:noProof/>
          <w:szCs w:val="24"/>
        </w:rPr>
        <w:t>Thomson, J., Moilanen, A., Vesk, P.A., Bennett, A., Nally, R. Mac, MacNally, R.M., 2009. Where and when to revegetate: a quantitative method for scheduling landscape reconstruction. Ecol. Appl. 19, 817–828. doi:10.1890/08-0915.1</w:t>
      </w:r>
    </w:p>
    <w:p w:rsidR="000C4F3B" w:rsidRPr="000C4F3B" w:rsidRDefault="000C4F3B" w:rsidP="000C4F3B">
      <w:pPr>
        <w:widowControl w:val="0"/>
        <w:autoSpaceDE w:val="0"/>
        <w:adjustRightInd w:val="0"/>
        <w:spacing w:line="240" w:lineRule="auto"/>
        <w:ind w:left="480" w:hanging="480"/>
        <w:rPr>
          <w:noProof/>
        </w:rPr>
      </w:pPr>
      <w:r w:rsidRPr="000C4F3B">
        <w:rPr>
          <w:noProof/>
          <w:szCs w:val="24"/>
        </w:rPr>
        <w:t>Wilson, K.A., Underwood, E.C., Morrison, S.A., Klausmeyer, K.R., Murdoch, W.W., Reyers, B., Wardell-Johnson, G., Marquet, P.A., Rundel, P.W., McBride, M.F., Pressey, R.L., Bode, M., Hoekstra, J.M., Andelman, S.J., Looker, M., Rondinini, C., Kareiva, P.M., Shaw, M.R., Possingham, H.P., 2007. Conserving biodiversity efficiently: what to do, where, and when. PLoS Biol. 5, 12. doi:10.1371/journal.pbio.0050223</w:t>
      </w:r>
    </w:p>
    <w:p w:rsidR="002469BC" w:rsidRPr="002469BC" w:rsidRDefault="002469BC" w:rsidP="002469BC">
      <w:pPr>
        <w:rPr>
          <w:lang w:val="en-GB"/>
        </w:rPr>
      </w:pPr>
      <w:r>
        <w:rPr>
          <w:lang w:val="en-GB"/>
        </w:rPr>
        <w:fldChar w:fldCharType="end"/>
      </w:r>
    </w:p>
    <w:p w:rsidR="005E3714" w:rsidRPr="00F47056" w:rsidRDefault="005E3714" w:rsidP="005E3714">
      <w:pPr>
        <w:spacing w:line="360" w:lineRule="auto"/>
        <w:ind w:left="2610" w:hanging="2610"/>
        <w:rPr>
          <w:b/>
          <w:lang w:val="en-GB"/>
        </w:rPr>
      </w:pPr>
      <w:r w:rsidRPr="00F47056">
        <w:rPr>
          <w:b/>
          <w:lang w:val="en-GB"/>
        </w:rPr>
        <w:tab/>
      </w:r>
      <w:r w:rsidRPr="00F47056">
        <w:rPr>
          <w:b/>
          <w:lang w:val="en-GB"/>
        </w:rPr>
        <w:tab/>
      </w:r>
    </w:p>
    <w:p w:rsidR="00AD5D42" w:rsidRPr="00677244" w:rsidRDefault="00AD5D42" w:rsidP="00187A01">
      <w:pPr>
        <w:spacing w:line="360" w:lineRule="auto"/>
        <w:rPr>
          <w:lang w:val="en-GB"/>
        </w:rPr>
      </w:pPr>
    </w:p>
    <w:p w:rsidR="004E4F8C" w:rsidRPr="00187A01" w:rsidRDefault="004E4F8C" w:rsidP="00187A01">
      <w:pPr>
        <w:spacing w:line="360" w:lineRule="auto"/>
        <w:rPr>
          <w:lang w:val="en-GB"/>
        </w:rPr>
      </w:pPr>
    </w:p>
    <w:sectPr w:rsidR="004E4F8C" w:rsidRPr="00187A01">
      <w:footerReference w:type="default" r:id="rId7"/>
      <w:pgSz w:w="11906" w:h="16838"/>
      <w:pgMar w:top="1417" w:right="1134" w:bottom="1417" w:left="1134"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D3E6E" w:rsidRDefault="003D3E6E">
      <w:pPr>
        <w:spacing w:after="0" w:line="240" w:lineRule="auto"/>
      </w:pPr>
      <w:r>
        <w:separator/>
      </w:r>
    </w:p>
  </w:endnote>
  <w:endnote w:type="continuationSeparator" w:id="0">
    <w:p w:rsidR="003D3E6E" w:rsidRDefault="003D3E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Droid Sans Fallback">
    <w:altName w:val="MS Mincho"/>
    <w:charset w:val="80"/>
    <w:family w:val="swiss"/>
    <w:pitch w:val="variable"/>
    <w:sig w:usb0="00000000" w:usb1="2BDFFCFB" w:usb2="00000036" w:usb3="00000000" w:csb0="003F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53457217"/>
      <w:docPartObj>
        <w:docPartGallery w:val="Page Numbers (Bottom of Page)"/>
        <w:docPartUnique/>
      </w:docPartObj>
    </w:sdtPr>
    <w:sdtEndPr>
      <w:rPr>
        <w:noProof/>
      </w:rPr>
    </w:sdtEndPr>
    <w:sdtContent>
      <w:p w:rsidR="002C39B4" w:rsidRDefault="002C39B4">
        <w:pPr>
          <w:pStyle w:val="Footer"/>
          <w:jc w:val="center"/>
        </w:pPr>
        <w:r>
          <w:fldChar w:fldCharType="begin"/>
        </w:r>
        <w:r w:rsidRPr="002C39B4">
          <w:instrText xml:space="preserve"> PAGE   \* MERGEFORMAT </w:instrText>
        </w:r>
        <w:r>
          <w:fldChar w:fldCharType="separate"/>
        </w:r>
        <w:r w:rsidR="00DB4C35">
          <w:rPr>
            <w:noProof/>
          </w:rPr>
          <w:t>3</w:t>
        </w:r>
        <w:r>
          <w:rPr>
            <w:noProof/>
          </w:rPr>
          <w:fldChar w:fldCharType="end"/>
        </w:r>
      </w:p>
    </w:sdtContent>
  </w:sdt>
  <w:p w:rsidR="002C39B4" w:rsidRDefault="002C39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D3E6E" w:rsidRDefault="003D3E6E">
      <w:pPr>
        <w:spacing w:after="0" w:line="240" w:lineRule="auto"/>
      </w:pPr>
      <w:r>
        <w:rPr>
          <w:color w:val="000000"/>
        </w:rPr>
        <w:separator/>
      </w:r>
    </w:p>
  </w:footnote>
  <w:footnote w:type="continuationSeparator" w:id="0">
    <w:p w:rsidR="003D3E6E" w:rsidRDefault="003D3E6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1304"/>
  <w:autoHyphenation/>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4F8C"/>
    <w:rsid w:val="0002380F"/>
    <w:rsid w:val="00031F70"/>
    <w:rsid w:val="000329DC"/>
    <w:rsid w:val="0004645F"/>
    <w:rsid w:val="000466FF"/>
    <w:rsid w:val="000667CD"/>
    <w:rsid w:val="00095B06"/>
    <w:rsid w:val="000C4F3B"/>
    <w:rsid w:val="000D4604"/>
    <w:rsid w:val="0015204A"/>
    <w:rsid w:val="00162393"/>
    <w:rsid w:val="00187A01"/>
    <w:rsid w:val="00187EB0"/>
    <w:rsid w:val="001A7502"/>
    <w:rsid w:val="001C58F6"/>
    <w:rsid w:val="001D5DE4"/>
    <w:rsid w:val="001E2F30"/>
    <w:rsid w:val="002013E0"/>
    <w:rsid w:val="00217C28"/>
    <w:rsid w:val="00230349"/>
    <w:rsid w:val="00232174"/>
    <w:rsid w:val="002469BC"/>
    <w:rsid w:val="00250E91"/>
    <w:rsid w:val="00261020"/>
    <w:rsid w:val="002B24D1"/>
    <w:rsid w:val="002C39B4"/>
    <w:rsid w:val="002C44B1"/>
    <w:rsid w:val="002F4879"/>
    <w:rsid w:val="0030165F"/>
    <w:rsid w:val="0030331C"/>
    <w:rsid w:val="00334058"/>
    <w:rsid w:val="003658D2"/>
    <w:rsid w:val="003A08D1"/>
    <w:rsid w:val="003D3E6E"/>
    <w:rsid w:val="003E7E6E"/>
    <w:rsid w:val="004076B9"/>
    <w:rsid w:val="00413871"/>
    <w:rsid w:val="004375F9"/>
    <w:rsid w:val="004510FB"/>
    <w:rsid w:val="004A3379"/>
    <w:rsid w:val="004B1547"/>
    <w:rsid w:val="004C4CFE"/>
    <w:rsid w:val="004D64E2"/>
    <w:rsid w:val="004E19C6"/>
    <w:rsid w:val="004E4F8C"/>
    <w:rsid w:val="004F22B6"/>
    <w:rsid w:val="005312DE"/>
    <w:rsid w:val="005C004D"/>
    <w:rsid w:val="005C30AD"/>
    <w:rsid w:val="005C43D3"/>
    <w:rsid w:val="005C5C0F"/>
    <w:rsid w:val="005D0780"/>
    <w:rsid w:val="005E3714"/>
    <w:rsid w:val="00613EDF"/>
    <w:rsid w:val="00617662"/>
    <w:rsid w:val="00636819"/>
    <w:rsid w:val="00652E65"/>
    <w:rsid w:val="006C67BF"/>
    <w:rsid w:val="0077615E"/>
    <w:rsid w:val="007C6D19"/>
    <w:rsid w:val="007D5858"/>
    <w:rsid w:val="007D7C51"/>
    <w:rsid w:val="007E2C45"/>
    <w:rsid w:val="007E4898"/>
    <w:rsid w:val="0082161B"/>
    <w:rsid w:val="00822176"/>
    <w:rsid w:val="008E38E2"/>
    <w:rsid w:val="008E76E7"/>
    <w:rsid w:val="008F4976"/>
    <w:rsid w:val="0090702B"/>
    <w:rsid w:val="00916E09"/>
    <w:rsid w:val="009269DB"/>
    <w:rsid w:val="00983444"/>
    <w:rsid w:val="009E5359"/>
    <w:rsid w:val="00A25133"/>
    <w:rsid w:val="00A53B04"/>
    <w:rsid w:val="00A8573D"/>
    <w:rsid w:val="00AB0299"/>
    <w:rsid w:val="00AC47E0"/>
    <w:rsid w:val="00AD47F3"/>
    <w:rsid w:val="00AD5D42"/>
    <w:rsid w:val="00B211F7"/>
    <w:rsid w:val="00B45596"/>
    <w:rsid w:val="00B71412"/>
    <w:rsid w:val="00BB3C85"/>
    <w:rsid w:val="00BB5292"/>
    <w:rsid w:val="00BE1246"/>
    <w:rsid w:val="00BE43B1"/>
    <w:rsid w:val="00C25C04"/>
    <w:rsid w:val="00C35482"/>
    <w:rsid w:val="00C52EF9"/>
    <w:rsid w:val="00C86CA9"/>
    <w:rsid w:val="00CA3807"/>
    <w:rsid w:val="00CB5A01"/>
    <w:rsid w:val="00CB64BD"/>
    <w:rsid w:val="00CC4321"/>
    <w:rsid w:val="00D03464"/>
    <w:rsid w:val="00D231F0"/>
    <w:rsid w:val="00D265C1"/>
    <w:rsid w:val="00D3474A"/>
    <w:rsid w:val="00D347D2"/>
    <w:rsid w:val="00D41C96"/>
    <w:rsid w:val="00DB4C35"/>
    <w:rsid w:val="00DF5D95"/>
    <w:rsid w:val="00E13FB4"/>
    <w:rsid w:val="00E15422"/>
    <w:rsid w:val="00E75689"/>
    <w:rsid w:val="00E85602"/>
    <w:rsid w:val="00EC3A20"/>
    <w:rsid w:val="00F47056"/>
    <w:rsid w:val="00F5216F"/>
    <w:rsid w:val="00F764C7"/>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BE30652"/>
  <w15:docId w15:val="{AC4B5C2B-1832-485B-9853-DC2EFC192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sz w:val="22"/>
        <w:szCs w:val="22"/>
        <w:lang w:val="fi-FI" w:eastAsia="en-US" w:bidi="ar-SA"/>
      </w:rPr>
    </w:rPrDefault>
    <w:pPrDefault>
      <w:pPr>
        <w:autoSpaceDN w:val="0"/>
        <w:spacing w:after="160" w:line="256" w:lineRule="auto"/>
        <w:textAlignment w:val="baseline"/>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pPr>
      <w:suppressAutoHyphens/>
    </w:pPr>
  </w:style>
  <w:style w:type="paragraph" w:styleId="Heading1">
    <w:name w:val="heading 1"/>
    <w:basedOn w:val="Normal"/>
    <w:next w:val="Normal"/>
    <w:link w:val="Heading1Char"/>
    <w:uiPriority w:val="9"/>
    <w:qFormat/>
    <w:rsid w:val="001A7502"/>
    <w:pPr>
      <w:spacing w:line="360" w:lineRule="auto"/>
      <w:ind w:left="2610" w:hanging="2610"/>
      <w:outlineLvl w:val="0"/>
    </w:pPr>
    <w:rPr>
      <w:b/>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187A01"/>
    <w:pPr>
      <w:suppressLineNumbers/>
      <w:tabs>
        <w:tab w:val="center" w:pos="4819"/>
        <w:tab w:val="right" w:pos="9638"/>
      </w:tabs>
      <w:autoSpaceDN/>
      <w:spacing w:after="200" w:line="276" w:lineRule="auto"/>
      <w:textAlignment w:val="auto"/>
    </w:pPr>
    <w:rPr>
      <w:rFonts w:eastAsia="Droid Sans Fallback" w:cs="Mangal"/>
      <w:color w:val="00000A"/>
      <w:kern w:val="1"/>
      <w:sz w:val="24"/>
      <w:szCs w:val="21"/>
      <w:lang w:val="en-US" w:eastAsia="zh-CN" w:bidi="hi-IN"/>
    </w:rPr>
  </w:style>
  <w:style w:type="character" w:customStyle="1" w:styleId="HeaderChar">
    <w:name w:val="Header Char"/>
    <w:basedOn w:val="DefaultParagraphFont"/>
    <w:link w:val="Header"/>
    <w:rsid w:val="00187A01"/>
    <w:rPr>
      <w:rFonts w:eastAsia="Droid Sans Fallback" w:cs="Mangal"/>
      <w:color w:val="00000A"/>
      <w:kern w:val="1"/>
      <w:sz w:val="24"/>
      <w:szCs w:val="21"/>
      <w:lang w:val="en-US" w:eastAsia="zh-CN" w:bidi="hi-IN"/>
    </w:rPr>
  </w:style>
  <w:style w:type="paragraph" w:styleId="Footer">
    <w:name w:val="footer"/>
    <w:basedOn w:val="Normal"/>
    <w:link w:val="FooterChar"/>
    <w:uiPriority w:val="99"/>
    <w:unhideWhenUsed/>
    <w:rsid w:val="002C39B4"/>
    <w:pPr>
      <w:tabs>
        <w:tab w:val="center" w:pos="4819"/>
        <w:tab w:val="right" w:pos="9638"/>
      </w:tabs>
      <w:spacing w:after="0" w:line="240" w:lineRule="auto"/>
    </w:pPr>
  </w:style>
  <w:style w:type="character" w:customStyle="1" w:styleId="FooterChar">
    <w:name w:val="Footer Char"/>
    <w:basedOn w:val="DefaultParagraphFont"/>
    <w:link w:val="Footer"/>
    <w:uiPriority w:val="99"/>
    <w:rsid w:val="002C39B4"/>
  </w:style>
  <w:style w:type="character" w:styleId="Hyperlink">
    <w:name w:val="Hyperlink"/>
    <w:basedOn w:val="DefaultParagraphFont"/>
    <w:uiPriority w:val="99"/>
    <w:unhideWhenUsed/>
    <w:rsid w:val="00F47056"/>
    <w:rPr>
      <w:color w:val="0563C1" w:themeColor="hyperlink"/>
      <w:u w:val="single"/>
    </w:rPr>
  </w:style>
  <w:style w:type="paragraph" w:styleId="ListParagraph">
    <w:name w:val="List Paragraph"/>
    <w:basedOn w:val="Normal"/>
    <w:uiPriority w:val="34"/>
    <w:qFormat/>
    <w:rsid w:val="00F47056"/>
    <w:pPr>
      <w:ind w:left="720"/>
      <w:contextualSpacing/>
    </w:pPr>
  </w:style>
  <w:style w:type="character" w:customStyle="1" w:styleId="Heading1Char">
    <w:name w:val="Heading 1 Char"/>
    <w:basedOn w:val="DefaultParagraphFont"/>
    <w:link w:val="Heading1"/>
    <w:uiPriority w:val="9"/>
    <w:rsid w:val="001A7502"/>
    <w:rPr>
      <w:b/>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6655731">
      <w:bodyDiv w:val="1"/>
      <w:marLeft w:val="0"/>
      <w:marRight w:val="0"/>
      <w:marTop w:val="0"/>
      <w:marBottom w:val="0"/>
      <w:divBdr>
        <w:top w:val="none" w:sz="0" w:space="0" w:color="auto"/>
        <w:left w:val="none" w:sz="0" w:space="0" w:color="auto"/>
        <w:bottom w:val="none" w:sz="0" w:space="0" w:color="auto"/>
        <w:right w:val="none" w:sz="0" w:space="0" w:color="auto"/>
      </w:divBdr>
    </w:div>
    <w:div w:id="8284493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D53008-2D2A-4449-9C66-B47DDCC3F7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TotalTime>
  <Pages>5</Pages>
  <Words>4093</Words>
  <Characters>33157</Characters>
  <Application>Microsoft Office Word</Application>
  <DocSecurity>0</DocSecurity>
  <Lines>276</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lehtoma</dc:creator>
  <dc:description/>
  <cp:lastModifiedBy>Joona Lehtomäki</cp:lastModifiedBy>
  <cp:revision>37</cp:revision>
  <dcterms:created xsi:type="dcterms:W3CDTF">2016-07-28T09:39:00Z</dcterms:created>
  <dcterms:modified xsi:type="dcterms:W3CDTF">2016-07-28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ona.lehtomaki@gmail.com@www.mendeley.com</vt:lpwstr>
  </property>
  <property fmtid="{D5CDD505-2E9C-101B-9397-08002B2CF9AE}" pid="4" name="Mendeley Citation Style_1">
    <vt:lpwstr>http://www.zotero.org/styles/environmental-modelling-and-softwa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nvironmental-modelling-and-software</vt:lpwstr>
  </property>
  <property fmtid="{D5CDD505-2E9C-101B-9397-08002B2CF9AE}" pid="16" name="Mendeley Recent Style Name 5_1">
    <vt:lpwstr>Environmental Modelling and Softwar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